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F2F3E6" w14:textId="1C8B1DE2" w:rsidR="00216A5C" w:rsidRPr="009D03FC" w:rsidRDefault="00A806C5" w:rsidP="00F35E9F">
      <w:pPr>
        <w:rPr>
          <w:sz w:val="32"/>
          <w:szCs w:val="32"/>
        </w:rPr>
      </w:pPr>
      <w:bookmarkStart w:id="0" w:name="_Hlk45198424"/>
      <w:bookmarkStart w:id="1" w:name="_Hlk49771138"/>
      <w:bookmarkStart w:id="2" w:name="_Hlk46506052"/>
      <w:r w:rsidRPr="00A806C5">
        <w:rPr>
          <w:sz w:val="32"/>
          <w:szCs w:val="32"/>
        </w:rPr>
        <w:t xml:space="preserve">Characterizing the </w:t>
      </w:r>
      <w:r w:rsidR="006630CC">
        <w:rPr>
          <w:sz w:val="32"/>
          <w:szCs w:val="32"/>
        </w:rPr>
        <w:t xml:space="preserve">air </w:t>
      </w:r>
      <w:r w:rsidRPr="00A806C5">
        <w:rPr>
          <w:sz w:val="32"/>
          <w:szCs w:val="32"/>
        </w:rPr>
        <w:t>emissions, transport, and deposition of per- and polyfluoroalkyl substances from a fluoropolymer manufacturing facility</w:t>
      </w:r>
      <w:bookmarkEnd w:id="0"/>
    </w:p>
    <w:p w14:paraId="04D784E4" w14:textId="537455B0" w:rsidR="00216A5C" w:rsidRPr="00216A5C" w:rsidRDefault="00216A5C" w:rsidP="00F35E9F">
      <w:pPr>
        <w:rPr>
          <w:rFonts w:cstheme="minorHAnsi"/>
          <w:sz w:val="24"/>
          <w:szCs w:val="24"/>
        </w:rPr>
      </w:pPr>
      <w:bookmarkStart w:id="3" w:name="_Hlk45198437"/>
      <w:bookmarkStart w:id="4" w:name="_Hlk49865857"/>
      <w:bookmarkEnd w:id="1"/>
      <w:r w:rsidRPr="00216A5C">
        <w:rPr>
          <w:rFonts w:cstheme="minorHAnsi"/>
          <w:sz w:val="24"/>
          <w:szCs w:val="24"/>
        </w:rPr>
        <w:t>Emma L. D’Ambro</w:t>
      </w:r>
      <w:r w:rsidRPr="00216A5C">
        <w:rPr>
          <w:rFonts w:cstheme="minorHAnsi"/>
          <w:sz w:val="24"/>
          <w:szCs w:val="24"/>
          <w:vertAlign w:val="superscript"/>
        </w:rPr>
        <w:t>1,</w:t>
      </w:r>
      <w:proofErr w:type="gramStart"/>
      <w:r w:rsidRPr="00216A5C">
        <w:rPr>
          <w:rFonts w:cstheme="minorHAnsi"/>
          <w:sz w:val="24"/>
          <w:szCs w:val="24"/>
          <w:vertAlign w:val="superscript"/>
        </w:rPr>
        <w:t>2</w:t>
      </w:r>
      <w:r w:rsidR="00305B3E">
        <w:rPr>
          <w:rFonts w:cstheme="minorHAnsi"/>
          <w:sz w:val="24"/>
          <w:szCs w:val="24"/>
          <w:vertAlign w:val="superscript"/>
        </w:rPr>
        <w:t>,</w:t>
      </w:r>
      <w:r w:rsidR="00305B3E" w:rsidRPr="00305B3E">
        <w:rPr>
          <w:rFonts w:cstheme="minorHAnsi"/>
          <w:sz w:val="24"/>
          <w:szCs w:val="24"/>
          <w:vertAlign w:val="superscript"/>
        </w:rPr>
        <w:t>*</w:t>
      </w:r>
      <w:proofErr w:type="gramEnd"/>
      <w:r w:rsidR="00A806C5" w:rsidRPr="00216A5C">
        <w:rPr>
          <w:rFonts w:cstheme="minorHAnsi"/>
          <w:sz w:val="24"/>
          <w:szCs w:val="24"/>
        </w:rPr>
        <w:t>, Havala O. T. Pye</w:t>
      </w:r>
      <w:r w:rsidR="00A806C5" w:rsidRPr="00216A5C">
        <w:rPr>
          <w:rFonts w:cstheme="minorHAnsi"/>
          <w:sz w:val="24"/>
          <w:szCs w:val="24"/>
          <w:vertAlign w:val="superscript"/>
        </w:rPr>
        <w:t>2</w:t>
      </w:r>
      <w:r w:rsidRPr="00216A5C">
        <w:rPr>
          <w:rFonts w:cstheme="minorHAnsi"/>
          <w:sz w:val="24"/>
          <w:szCs w:val="24"/>
        </w:rPr>
        <w:t>, Jesse</w:t>
      </w:r>
      <w:r w:rsidR="009D03FC">
        <w:rPr>
          <w:rFonts w:cstheme="minorHAnsi"/>
          <w:sz w:val="24"/>
          <w:szCs w:val="24"/>
        </w:rPr>
        <w:t xml:space="preserve"> O.</w:t>
      </w:r>
      <w:r w:rsidRPr="00216A5C">
        <w:rPr>
          <w:rFonts w:cstheme="minorHAnsi"/>
          <w:sz w:val="24"/>
          <w:szCs w:val="24"/>
        </w:rPr>
        <w:t xml:space="preserve"> Bash</w:t>
      </w:r>
      <w:r w:rsidRPr="00216A5C">
        <w:rPr>
          <w:rFonts w:cstheme="minorHAnsi"/>
          <w:sz w:val="24"/>
          <w:szCs w:val="24"/>
          <w:vertAlign w:val="superscript"/>
        </w:rPr>
        <w:t>2</w:t>
      </w:r>
      <w:r w:rsidRPr="00216A5C">
        <w:rPr>
          <w:rFonts w:cstheme="minorHAnsi"/>
          <w:sz w:val="24"/>
          <w:szCs w:val="24"/>
        </w:rPr>
        <w:t>, J</w:t>
      </w:r>
      <w:r w:rsidR="0017399A">
        <w:rPr>
          <w:rFonts w:cstheme="minorHAnsi"/>
          <w:sz w:val="24"/>
          <w:szCs w:val="24"/>
        </w:rPr>
        <w:t>ames</w:t>
      </w:r>
      <w:r w:rsidRPr="00216A5C">
        <w:rPr>
          <w:rFonts w:cstheme="minorHAnsi"/>
          <w:sz w:val="24"/>
          <w:szCs w:val="24"/>
        </w:rPr>
        <w:t xml:space="preserve"> Bowyer</w:t>
      </w:r>
      <w:r w:rsidR="002A3919" w:rsidRPr="002A3919">
        <w:rPr>
          <w:rFonts w:cstheme="minorHAnsi"/>
          <w:sz w:val="24"/>
          <w:szCs w:val="24"/>
          <w:vertAlign w:val="superscript"/>
        </w:rPr>
        <w:t>3</w:t>
      </w:r>
      <w:r w:rsidRPr="00216A5C">
        <w:rPr>
          <w:rFonts w:cstheme="minorHAnsi"/>
          <w:sz w:val="24"/>
          <w:szCs w:val="24"/>
        </w:rPr>
        <w:t>, Chris Allen</w:t>
      </w:r>
      <w:r w:rsidR="002A3919" w:rsidRPr="002A3919">
        <w:rPr>
          <w:rFonts w:cstheme="minorHAnsi"/>
          <w:sz w:val="24"/>
          <w:szCs w:val="24"/>
          <w:vertAlign w:val="superscript"/>
        </w:rPr>
        <w:t>4</w:t>
      </w:r>
      <w:r w:rsidRPr="00216A5C">
        <w:rPr>
          <w:rFonts w:cstheme="minorHAnsi"/>
          <w:sz w:val="24"/>
          <w:szCs w:val="24"/>
        </w:rPr>
        <w:t xml:space="preserve">, </w:t>
      </w:r>
      <w:r w:rsidR="00400660">
        <w:rPr>
          <w:rFonts w:cstheme="minorHAnsi"/>
          <w:sz w:val="24"/>
          <w:szCs w:val="24"/>
        </w:rPr>
        <w:t xml:space="preserve">                            </w:t>
      </w:r>
      <w:r w:rsidRPr="00216A5C">
        <w:rPr>
          <w:rFonts w:cstheme="minorHAnsi"/>
          <w:sz w:val="24"/>
          <w:szCs w:val="24"/>
        </w:rPr>
        <w:t xml:space="preserve">Christos </w:t>
      </w:r>
      <w:r w:rsidRPr="00216A5C">
        <w:rPr>
          <w:rFonts w:ascii="Segoe UI" w:eastAsia="Times New Roman" w:hAnsi="Segoe UI" w:cs="Segoe UI"/>
          <w:sz w:val="21"/>
          <w:szCs w:val="21"/>
        </w:rPr>
        <w:t>Efstathiou</w:t>
      </w:r>
      <w:r w:rsidR="002A3919" w:rsidRPr="002A3919">
        <w:rPr>
          <w:rFonts w:ascii="Segoe UI" w:eastAsia="Times New Roman" w:hAnsi="Segoe UI" w:cs="Segoe UI"/>
          <w:sz w:val="21"/>
          <w:szCs w:val="21"/>
          <w:vertAlign w:val="superscript"/>
        </w:rPr>
        <w:t>4</w:t>
      </w:r>
      <w:r w:rsidRPr="00216A5C">
        <w:rPr>
          <w:rFonts w:ascii="Segoe UI" w:eastAsia="Times New Roman" w:hAnsi="Segoe UI" w:cs="Segoe UI"/>
          <w:sz w:val="21"/>
          <w:szCs w:val="21"/>
        </w:rPr>
        <w:t xml:space="preserve">, </w:t>
      </w:r>
      <w:r w:rsidRPr="00216A5C">
        <w:rPr>
          <w:rFonts w:cstheme="minorHAnsi"/>
          <w:sz w:val="24"/>
          <w:szCs w:val="24"/>
        </w:rPr>
        <w:t>Rob</w:t>
      </w:r>
      <w:r w:rsidR="00890B53">
        <w:rPr>
          <w:rFonts w:cstheme="minorHAnsi"/>
          <w:sz w:val="24"/>
          <w:szCs w:val="24"/>
        </w:rPr>
        <w:t>ert</w:t>
      </w:r>
      <w:r w:rsidRPr="00216A5C">
        <w:rPr>
          <w:rFonts w:cstheme="minorHAnsi"/>
          <w:sz w:val="24"/>
          <w:szCs w:val="24"/>
        </w:rPr>
        <w:t xml:space="preserve"> </w:t>
      </w:r>
      <w:r w:rsidR="00711C93">
        <w:rPr>
          <w:rFonts w:cstheme="minorHAnsi"/>
          <w:sz w:val="24"/>
          <w:szCs w:val="24"/>
        </w:rPr>
        <w:t xml:space="preserve">C. </w:t>
      </w:r>
      <w:r w:rsidRPr="00216A5C">
        <w:rPr>
          <w:rFonts w:cstheme="minorHAnsi"/>
          <w:sz w:val="24"/>
          <w:szCs w:val="24"/>
        </w:rPr>
        <w:t>Gilliam</w:t>
      </w:r>
      <w:r w:rsidR="00A806C5" w:rsidRPr="00A806C5">
        <w:rPr>
          <w:rFonts w:cstheme="minorHAnsi"/>
          <w:sz w:val="24"/>
          <w:szCs w:val="24"/>
          <w:vertAlign w:val="superscript"/>
        </w:rPr>
        <w:t>2</w:t>
      </w:r>
      <w:r w:rsidRPr="00216A5C">
        <w:rPr>
          <w:rFonts w:cstheme="minorHAnsi"/>
          <w:sz w:val="24"/>
          <w:szCs w:val="24"/>
        </w:rPr>
        <w:t>, Lara Reynolds</w:t>
      </w:r>
      <w:r w:rsidR="002A3919" w:rsidRPr="002A3919">
        <w:rPr>
          <w:rFonts w:cstheme="minorHAnsi"/>
          <w:sz w:val="24"/>
          <w:szCs w:val="24"/>
          <w:vertAlign w:val="superscript"/>
        </w:rPr>
        <w:t>4</w:t>
      </w:r>
      <w:r w:rsidRPr="00216A5C">
        <w:rPr>
          <w:rFonts w:cstheme="minorHAnsi"/>
          <w:sz w:val="24"/>
          <w:szCs w:val="24"/>
        </w:rPr>
        <w:t>, Kevin Talgo</w:t>
      </w:r>
      <w:r w:rsidR="002A3919" w:rsidRPr="002A3919">
        <w:rPr>
          <w:rFonts w:cstheme="minorHAnsi"/>
          <w:sz w:val="24"/>
          <w:szCs w:val="24"/>
          <w:vertAlign w:val="superscript"/>
        </w:rPr>
        <w:t>4</w:t>
      </w:r>
      <w:r w:rsidR="00A806C5" w:rsidRPr="00216A5C">
        <w:rPr>
          <w:rFonts w:cstheme="minorHAnsi"/>
          <w:sz w:val="24"/>
          <w:szCs w:val="24"/>
        </w:rPr>
        <w:t>, Benjamin N. Murphy</w:t>
      </w:r>
      <w:r w:rsidR="00A806C5" w:rsidRPr="00216A5C">
        <w:rPr>
          <w:rFonts w:cstheme="minorHAnsi"/>
          <w:sz w:val="24"/>
          <w:szCs w:val="24"/>
          <w:vertAlign w:val="superscript"/>
        </w:rPr>
        <w:t>2,*</w:t>
      </w:r>
    </w:p>
    <w:bookmarkEnd w:id="3"/>
    <w:p w14:paraId="5B11E1D0" w14:textId="77777777" w:rsidR="00216A5C" w:rsidRPr="008D107D" w:rsidRDefault="00216A5C" w:rsidP="00F35E9F">
      <w:pPr>
        <w:spacing w:after="0"/>
        <w:rPr>
          <w:rFonts w:cstheme="minorHAnsi"/>
          <w:sz w:val="24"/>
          <w:szCs w:val="24"/>
        </w:rPr>
      </w:pPr>
      <w:r w:rsidRPr="008D107D">
        <w:rPr>
          <w:rFonts w:cstheme="minorHAnsi"/>
          <w:sz w:val="24"/>
          <w:szCs w:val="24"/>
          <w:vertAlign w:val="superscript"/>
        </w:rPr>
        <w:t>1</w:t>
      </w:r>
      <w:r w:rsidRPr="008D107D">
        <w:rPr>
          <w:rFonts w:cstheme="minorHAnsi"/>
          <w:sz w:val="24"/>
          <w:szCs w:val="24"/>
        </w:rPr>
        <w:t>Oak Ridge Institute for Science Education, Oak Ridge, TN</w:t>
      </w:r>
    </w:p>
    <w:p w14:paraId="5810D13C" w14:textId="65F0AC4D" w:rsidR="00216A5C" w:rsidRPr="008D107D" w:rsidRDefault="00216A5C" w:rsidP="00F35E9F">
      <w:pPr>
        <w:spacing w:after="0"/>
        <w:rPr>
          <w:rFonts w:cstheme="minorHAnsi"/>
          <w:sz w:val="24"/>
          <w:szCs w:val="24"/>
        </w:rPr>
      </w:pPr>
      <w:r w:rsidRPr="008D107D">
        <w:rPr>
          <w:rFonts w:cstheme="minorHAnsi"/>
          <w:sz w:val="24"/>
          <w:szCs w:val="24"/>
          <w:vertAlign w:val="superscript"/>
        </w:rPr>
        <w:t>2</w:t>
      </w:r>
      <w:r w:rsidRPr="008D107D">
        <w:rPr>
          <w:rFonts w:cstheme="minorHAnsi"/>
          <w:sz w:val="24"/>
          <w:szCs w:val="24"/>
        </w:rPr>
        <w:t>Center for Environmental Measurement and Modeling, U.S. EPA, Research Triangle Park, NC</w:t>
      </w:r>
    </w:p>
    <w:p w14:paraId="5D0EFF35" w14:textId="0758C952" w:rsidR="002A3919" w:rsidRDefault="002A3919" w:rsidP="00F35E9F">
      <w:pPr>
        <w:spacing w:after="0"/>
        <w:rPr>
          <w:rFonts w:cstheme="minorHAnsi"/>
          <w:sz w:val="24"/>
          <w:szCs w:val="24"/>
        </w:rPr>
      </w:pPr>
      <w:r w:rsidRPr="008D107D">
        <w:rPr>
          <w:rFonts w:cstheme="minorHAnsi"/>
          <w:sz w:val="24"/>
          <w:szCs w:val="24"/>
          <w:vertAlign w:val="superscript"/>
        </w:rPr>
        <w:t>3</w:t>
      </w:r>
      <w:r w:rsidR="008D107D" w:rsidRPr="008D107D">
        <w:rPr>
          <w:rFonts w:cstheme="minorHAnsi"/>
          <w:color w:val="000000"/>
          <w:sz w:val="24"/>
          <w:szCs w:val="24"/>
        </w:rPr>
        <w:t>North Carolina Division of Air Quality, NC DEQ, Raleigh, NC</w:t>
      </w:r>
    </w:p>
    <w:p w14:paraId="64A95F9F" w14:textId="2C602656" w:rsidR="002A3919" w:rsidRPr="002A3919" w:rsidRDefault="002A3919" w:rsidP="00F35E9F">
      <w:pPr>
        <w:spacing w:after="0"/>
        <w:rPr>
          <w:rFonts w:cstheme="minorHAnsi"/>
          <w:sz w:val="24"/>
          <w:szCs w:val="24"/>
        </w:rPr>
      </w:pPr>
      <w:r w:rsidRPr="002A3919">
        <w:rPr>
          <w:rFonts w:cstheme="minorHAnsi"/>
          <w:sz w:val="24"/>
          <w:szCs w:val="24"/>
          <w:vertAlign w:val="superscript"/>
        </w:rPr>
        <w:t>4</w:t>
      </w:r>
      <w:r w:rsidRPr="002A3919">
        <w:rPr>
          <w:sz w:val="24"/>
          <w:szCs w:val="24"/>
        </w:rPr>
        <w:t>General Dynamics Information Technology, Research Triangle Park, NC</w:t>
      </w:r>
    </w:p>
    <w:p w14:paraId="28895F89" w14:textId="77777777" w:rsidR="00AD1B57" w:rsidRDefault="00AD1B57" w:rsidP="008B4AC8">
      <w:pPr>
        <w:spacing w:after="0"/>
        <w:jc w:val="both"/>
        <w:rPr>
          <w:rFonts w:cstheme="minorHAnsi"/>
          <w:sz w:val="24"/>
          <w:szCs w:val="24"/>
          <w:vertAlign w:val="superscript"/>
        </w:rPr>
      </w:pPr>
    </w:p>
    <w:bookmarkEnd w:id="4"/>
    <w:p w14:paraId="1837E17C" w14:textId="26AF0C1B" w:rsidR="00216A5C" w:rsidRPr="009800E6" w:rsidRDefault="00216A5C" w:rsidP="008B4AC8">
      <w:pPr>
        <w:spacing w:after="0"/>
        <w:jc w:val="both"/>
        <w:rPr>
          <w:rFonts w:cstheme="minorHAnsi"/>
          <w:bCs/>
          <w:sz w:val="24"/>
          <w:szCs w:val="24"/>
        </w:rPr>
      </w:pPr>
      <w:r w:rsidRPr="00216A5C">
        <w:rPr>
          <w:rFonts w:cstheme="minorHAnsi"/>
          <w:sz w:val="24"/>
          <w:szCs w:val="24"/>
          <w:vertAlign w:val="superscript"/>
        </w:rPr>
        <w:t>*</w:t>
      </w:r>
      <w:r w:rsidRPr="00216A5C">
        <w:rPr>
          <w:rFonts w:cstheme="minorHAnsi"/>
          <w:sz w:val="24"/>
          <w:szCs w:val="24"/>
        </w:rPr>
        <w:t>Corresponding Author</w:t>
      </w:r>
      <w:r w:rsidR="00305B3E">
        <w:rPr>
          <w:rFonts w:cstheme="minorHAnsi"/>
          <w:sz w:val="24"/>
          <w:szCs w:val="24"/>
        </w:rPr>
        <w:t>s</w:t>
      </w:r>
    </w:p>
    <w:p w14:paraId="55F07579" w14:textId="3C5C51CC" w:rsidR="00216A5C" w:rsidRPr="009800E6" w:rsidRDefault="009800E6" w:rsidP="008B4AC8">
      <w:pPr>
        <w:jc w:val="both"/>
        <w:rPr>
          <w:bCs/>
        </w:rPr>
      </w:pPr>
      <w:r w:rsidRPr="009800E6">
        <w:rPr>
          <w:bCs/>
        </w:rPr>
        <w:t>Email:</w:t>
      </w:r>
      <w:r w:rsidR="00E3659E">
        <w:rPr>
          <w:bCs/>
        </w:rPr>
        <w:t xml:space="preserve"> </w:t>
      </w:r>
      <w:r w:rsidR="00305B3E" w:rsidRPr="00305B3E">
        <w:rPr>
          <w:bCs/>
        </w:rPr>
        <w:t>dambro.emma@epa.gov</w:t>
      </w:r>
      <w:r w:rsidR="00305B3E">
        <w:rPr>
          <w:bCs/>
        </w:rPr>
        <w:t xml:space="preserve">, </w:t>
      </w:r>
      <w:r w:rsidRPr="009800E6">
        <w:rPr>
          <w:bCs/>
        </w:rPr>
        <w:t>murphy.benjamin@epa.gov</w:t>
      </w:r>
    </w:p>
    <w:bookmarkEnd w:id="2"/>
    <w:p w14:paraId="4614CAD0" w14:textId="35116307" w:rsidR="000B3422" w:rsidRPr="00216A5C" w:rsidRDefault="000B3422" w:rsidP="008B4AC8">
      <w:pPr>
        <w:jc w:val="both"/>
        <w:rPr>
          <w:bCs/>
          <w:color w:val="FF0000"/>
        </w:rPr>
      </w:pPr>
      <w:r w:rsidRPr="00B154E9">
        <w:rPr>
          <w:b/>
        </w:rPr>
        <w:t>Abstract:</w:t>
      </w:r>
    </w:p>
    <w:p w14:paraId="1CDA4F4F" w14:textId="3CA56F09" w:rsidR="00803780" w:rsidRDefault="0006610A" w:rsidP="008B4AC8">
      <w:pPr>
        <w:spacing w:after="0"/>
        <w:jc w:val="both"/>
      </w:pPr>
      <w:bookmarkStart w:id="5" w:name="_Hlk49771782"/>
      <w:r w:rsidRPr="0006610A">
        <w:rPr>
          <w:bCs/>
        </w:rPr>
        <w:t>Per- and polyflu</w:t>
      </w:r>
      <w:r>
        <w:rPr>
          <w:bCs/>
        </w:rPr>
        <w:t>o</w:t>
      </w:r>
      <w:r w:rsidRPr="0006610A">
        <w:rPr>
          <w:bCs/>
        </w:rPr>
        <w:t xml:space="preserve">roalkyl substances (PFAS) have been released into the environment for decades, yet </w:t>
      </w:r>
      <w:r w:rsidR="001D6901">
        <w:rPr>
          <w:bCs/>
        </w:rPr>
        <w:t>contributions</w:t>
      </w:r>
      <w:r w:rsidRPr="0006610A">
        <w:rPr>
          <w:bCs/>
        </w:rPr>
        <w:t xml:space="preserve"> of air emissions </w:t>
      </w:r>
      <w:r w:rsidR="001D6901">
        <w:rPr>
          <w:bCs/>
        </w:rPr>
        <w:t>to total</w:t>
      </w:r>
      <w:r w:rsidRPr="0006610A">
        <w:rPr>
          <w:bCs/>
        </w:rPr>
        <w:t xml:space="preserve"> </w:t>
      </w:r>
      <w:r w:rsidR="003F5841">
        <w:rPr>
          <w:bCs/>
        </w:rPr>
        <w:t xml:space="preserve">human </w:t>
      </w:r>
      <w:r w:rsidRPr="0006610A">
        <w:rPr>
          <w:bCs/>
        </w:rPr>
        <w:t>exposure</w:t>
      </w:r>
      <w:r w:rsidR="001D6901">
        <w:rPr>
          <w:bCs/>
        </w:rPr>
        <w:t xml:space="preserve">, from inhalation and drinking water contamination via deposition, </w:t>
      </w:r>
      <w:r w:rsidRPr="0006610A">
        <w:rPr>
          <w:bCs/>
        </w:rPr>
        <w:t>are poorly constrained.</w:t>
      </w:r>
      <w:r>
        <w:rPr>
          <w:bCs/>
        </w:rPr>
        <w:t xml:space="preserve"> The</w:t>
      </w:r>
      <w:r w:rsidR="00FF6003">
        <w:rPr>
          <w:bCs/>
        </w:rPr>
        <w:t xml:space="preserve"> atmospheric</w:t>
      </w:r>
      <w:r>
        <w:rPr>
          <w:bCs/>
        </w:rPr>
        <w:t xml:space="preserve"> transport and fate of </w:t>
      </w:r>
      <w:r w:rsidR="00487F24">
        <w:rPr>
          <w:bCs/>
        </w:rPr>
        <w:t xml:space="preserve">a </w:t>
      </w:r>
      <w:r>
        <w:rPr>
          <w:bCs/>
        </w:rPr>
        <w:t xml:space="preserve">PFAS </w:t>
      </w:r>
      <w:r w:rsidR="00487F24">
        <w:rPr>
          <w:bCs/>
        </w:rPr>
        <w:t xml:space="preserve">mixture </w:t>
      </w:r>
      <w:r>
        <w:rPr>
          <w:bCs/>
        </w:rPr>
        <w:t>from a fluoropolymer manufacturing facility in North Carolina</w:t>
      </w:r>
      <w:r w:rsidR="00D2507F">
        <w:rPr>
          <w:bCs/>
        </w:rPr>
        <w:t xml:space="preserve"> </w:t>
      </w:r>
      <w:r w:rsidR="003F5841">
        <w:rPr>
          <w:bCs/>
        </w:rPr>
        <w:t>wa</w:t>
      </w:r>
      <w:r>
        <w:rPr>
          <w:bCs/>
        </w:rPr>
        <w:t>s investigated</w:t>
      </w:r>
      <w:r w:rsidR="00487F24">
        <w:rPr>
          <w:bCs/>
        </w:rPr>
        <w:t xml:space="preserve"> with t</w:t>
      </w:r>
      <w:r>
        <w:rPr>
          <w:bCs/>
        </w:rPr>
        <w:t xml:space="preserve">he Community Multiscale Air Quality (CMAQ) model </w:t>
      </w:r>
      <w:r w:rsidR="00D2507F">
        <w:rPr>
          <w:bCs/>
        </w:rPr>
        <w:t xml:space="preserve">applied </w:t>
      </w:r>
      <w:r>
        <w:rPr>
          <w:bCs/>
        </w:rPr>
        <w:t xml:space="preserve">at high resolution (1 km) </w:t>
      </w:r>
      <w:r w:rsidR="00487F24">
        <w:rPr>
          <w:bCs/>
        </w:rPr>
        <w:t>and extending ~1</w:t>
      </w:r>
      <w:r w:rsidR="0046757D">
        <w:rPr>
          <w:bCs/>
        </w:rPr>
        <w:t>5</w:t>
      </w:r>
      <w:r w:rsidR="00487F24">
        <w:rPr>
          <w:bCs/>
        </w:rPr>
        <w:t xml:space="preserve">0 km from the facility. Twenty-six explicit </w:t>
      </w:r>
      <w:r>
        <w:rPr>
          <w:bCs/>
        </w:rPr>
        <w:t>PFAS compounds</w:t>
      </w:r>
      <w:r w:rsidR="004E562D">
        <w:rPr>
          <w:bCs/>
        </w:rPr>
        <w:t>,</w:t>
      </w:r>
      <w:r w:rsidR="003F5841">
        <w:rPr>
          <w:bCs/>
        </w:rPr>
        <w:t xml:space="preserve"> including</w:t>
      </w:r>
      <w:r w:rsidR="004E562D">
        <w:rPr>
          <w:bCs/>
        </w:rPr>
        <w:t xml:space="preserve"> </w:t>
      </w:r>
      <w:r w:rsidR="00487F24">
        <w:rPr>
          <w:bCs/>
        </w:rPr>
        <w:t>GenX</w:t>
      </w:r>
      <w:r w:rsidR="004E562D">
        <w:rPr>
          <w:bCs/>
        </w:rPr>
        <w:t>,</w:t>
      </w:r>
      <w:r>
        <w:rPr>
          <w:bCs/>
        </w:rPr>
        <w:t xml:space="preserve"> </w:t>
      </w:r>
      <w:r w:rsidR="003F5841">
        <w:rPr>
          <w:bCs/>
        </w:rPr>
        <w:t>we</w:t>
      </w:r>
      <w:r>
        <w:rPr>
          <w:bCs/>
        </w:rPr>
        <w:t>re added to CMAQ</w:t>
      </w:r>
      <w:r w:rsidR="00487F24">
        <w:rPr>
          <w:bCs/>
        </w:rPr>
        <w:t xml:space="preserve"> using current best estimates of air emissions and relevant physicochemical properties. The new model, CMAQ-</w:t>
      </w:r>
      <w:r w:rsidR="00487F24" w:rsidRPr="00D03256">
        <w:rPr>
          <w:bCs/>
        </w:rPr>
        <w:t xml:space="preserve">PFAS, predicts </w:t>
      </w:r>
      <w:r w:rsidR="0046757D" w:rsidRPr="00D03256">
        <w:rPr>
          <w:bCs/>
        </w:rPr>
        <w:t>5</w:t>
      </w:r>
      <w:r w:rsidR="00487F24" w:rsidRPr="00D03256">
        <w:rPr>
          <w:bCs/>
        </w:rPr>
        <w:t>% by mass of total</w:t>
      </w:r>
      <w:r w:rsidR="004E562D">
        <w:rPr>
          <w:bCs/>
        </w:rPr>
        <w:t xml:space="preserve"> emitted</w:t>
      </w:r>
      <w:r w:rsidR="00487F24" w:rsidRPr="00D03256">
        <w:rPr>
          <w:bCs/>
        </w:rPr>
        <w:t xml:space="preserve"> PFAS and</w:t>
      </w:r>
      <w:r w:rsidR="0046757D" w:rsidRPr="00D03256">
        <w:rPr>
          <w:bCs/>
        </w:rPr>
        <w:t xml:space="preserve"> </w:t>
      </w:r>
      <w:r w:rsidR="00D03256">
        <w:rPr>
          <w:bCs/>
        </w:rPr>
        <w:t>2</w:t>
      </w:r>
      <w:r w:rsidR="0046757D" w:rsidRPr="00D03256">
        <w:rPr>
          <w:bCs/>
        </w:rPr>
        <w:t>.5% of</w:t>
      </w:r>
      <w:r w:rsidR="00487F24" w:rsidRPr="00D03256">
        <w:rPr>
          <w:bCs/>
        </w:rPr>
        <w:t xml:space="preserve"> </w:t>
      </w:r>
      <w:r w:rsidR="00655D0F">
        <w:rPr>
          <w:bCs/>
        </w:rPr>
        <w:t xml:space="preserve">total </w:t>
      </w:r>
      <w:r w:rsidR="00487F24" w:rsidRPr="00D03256">
        <w:rPr>
          <w:bCs/>
        </w:rPr>
        <w:t xml:space="preserve">GenX are deposited </w:t>
      </w:r>
      <w:r w:rsidR="00487F24">
        <w:rPr>
          <w:bCs/>
        </w:rPr>
        <w:t xml:space="preserve">within </w:t>
      </w:r>
      <w:r w:rsidR="003F5841">
        <w:rPr>
          <w:bCs/>
        </w:rPr>
        <w:t xml:space="preserve">~150 km </w:t>
      </w:r>
      <w:r w:rsidR="00F35E9F">
        <w:rPr>
          <w:bCs/>
        </w:rPr>
        <w:t>of</w:t>
      </w:r>
      <w:r w:rsidR="003F5841">
        <w:rPr>
          <w:bCs/>
        </w:rPr>
        <w:t xml:space="preserve"> the facility</w:t>
      </w:r>
      <w:r w:rsidR="00487F24">
        <w:rPr>
          <w:bCs/>
        </w:rPr>
        <w:t>,</w:t>
      </w:r>
      <w:r w:rsidR="004A3F35" w:rsidRPr="00703359">
        <w:t xml:space="preserve"> </w:t>
      </w:r>
      <w:r w:rsidR="00703359" w:rsidRPr="00703359">
        <w:t>with the remainder</w:t>
      </w:r>
      <w:r w:rsidR="004A3F35" w:rsidRPr="007A1AB4">
        <w:t xml:space="preserve"> transported out.</w:t>
      </w:r>
      <w:r w:rsidR="00703359">
        <w:t xml:space="preserve"> Air concentrations</w:t>
      </w:r>
      <w:r w:rsidR="00D2507F">
        <w:t xml:space="preserve"> of </w:t>
      </w:r>
      <w:r w:rsidR="00655D0F">
        <w:t xml:space="preserve">total </w:t>
      </w:r>
      <w:r w:rsidR="00E75E04">
        <w:t>GenX</w:t>
      </w:r>
      <w:r w:rsidR="00703359">
        <w:t xml:space="preserve"> </w:t>
      </w:r>
      <w:r w:rsidR="00F26E64">
        <w:t xml:space="preserve">and total PFAS </w:t>
      </w:r>
      <w:r w:rsidR="00703359">
        <w:t xml:space="preserve">around the facility can </w:t>
      </w:r>
      <w:r w:rsidR="00703359" w:rsidRPr="00E75E04">
        <w:t xml:space="preserve">reach </w:t>
      </w:r>
      <w:r w:rsidR="00E75E04" w:rsidRPr="00E75E04">
        <w:t>24.6</w:t>
      </w:r>
      <w:r w:rsidR="00703359" w:rsidRPr="00E75E04">
        <w:t xml:space="preserve"> ng m</w:t>
      </w:r>
      <w:r w:rsidR="00703359" w:rsidRPr="00E75E04">
        <w:rPr>
          <w:vertAlign w:val="superscript"/>
        </w:rPr>
        <w:t>-3</w:t>
      </w:r>
      <w:r w:rsidR="00703359" w:rsidRPr="00E75E04">
        <w:t xml:space="preserve"> </w:t>
      </w:r>
      <w:r w:rsidR="00F26E64">
        <w:t xml:space="preserve">and 8.5 </w:t>
      </w:r>
      <w:r w:rsidR="00F26E64">
        <w:rPr>
          <w:rFonts w:cstheme="minorHAnsi"/>
        </w:rPr>
        <w:t>µ</w:t>
      </w:r>
      <w:r w:rsidR="00F26E64">
        <w:t>g m</w:t>
      </w:r>
      <w:r w:rsidR="00F26E64" w:rsidRPr="00F26E64">
        <w:rPr>
          <w:vertAlign w:val="superscript"/>
        </w:rPr>
        <w:t>-3</w:t>
      </w:r>
      <w:r w:rsidR="00F26E64">
        <w:t xml:space="preserve"> </w:t>
      </w:r>
      <w:r w:rsidR="00703359" w:rsidRPr="00E75E04">
        <w:t>but d</w:t>
      </w:r>
      <w:r w:rsidR="00487F24" w:rsidRPr="00E75E04">
        <w:t xml:space="preserve">ecrease to ~0.1 ng </w:t>
      </w:r>
      <w:r w:rsidR="00703359" w:rsidRPr="00E75E04">
        <w:t>m</w:t>
      </w:r>
      <w:r w:rsidR="00703359" w:rsidRPr="00E75E04">
        <w:rPr>
          <w:vertAlign w:val="superscript"/>
        </w:rPr>
        <w:t>-3</w:t>
      </w:r>
      <w:r w:rsidR="00703359" w:rsidRPr="00E75E04">
        <w:t xml:space="preserve"> </w:t>
      </w:r>
      <w:r w:rsidR="00F26E64">
        <w:t xml:space="preserve">and </w:t>
      </w:r>
      <w:r w:rsidR="006B6618">
        <w:t>~1</w:t>
      </w:r>
      <w:r w:rsidR="00981C3A">
        <w:t>0</w:t>
      </w:r>
      <w:r w:rsidR="00F26E64">
        <w:t xml:space="preserve"> ng</w:t>
      </w:r>
      <w:r w:rsidR="004A4A39">
        <w:t xml:space="preserve"> </w:t>
      </w:r>
      <w:r w:rsidR="00F26E64">
        <w:t>m</w:t>
      </w:r>
      <w:r w:rsidR="00F26E64" w:rsidRPr="00F26E64">
        <w:rPr>
          <w:vertAlign w:val="superscript"/>
        </w:rPr>
        <w:t>-3</w:t>
      </w:r>
      <w:r w:rsidR="00F26E64">
        <w:t xml:space="preserve"> </w:t>
      </w:r>
      <w:r w:rsidR="003F5841">
        <w:t xml:space="preserve">at </w:t>
      </w:r>
      <w:r w:rsidR="00941FB7" w:rsidRPr="00E75E04">
        <w:t>35 km downwind</w:t>
      </w:r>
      <w:r w:rsidR="00F26E64">
        <w:t>, respectively</w:t>
      </w:r>
      <w:r w:rsidR="00703359" w:rsidRPr="00E75E04">
        <w:t>.</w:t>
      </w:r>
      <w:r w:rsidR="00941FB7" w:rsidRPr="00E75E04">
        <w:t xml:space="preserve"> We </w:t>
      </w:r>
      <w:r w:rsidR="00941FB7">
        <w:t>find that compounds with acid functionality have higher deposition due to enhanced water solubility and pH-driven partitioning to aqueous media.</w:t>
      </w:r>
      <w:r w:rsidR="004A3F35" w:rsidRPr="007A1AB4">
        <w:t xml:space="preserve"> </w:t>
      </w:r>
      <w:r w:rsidR="004A3F35">
        <w:t xml:space="preserve">To our knowledge, this is the first </w:t>
      </w:r>
      <w:r w:rsidR="00603F82">
        <w:t>exploration of the fate of</w:t>
      </w:r>
      <w:r w:rsidR="00941FB7">
        <w:t xml:space="preserve"> chemical</w:t>
      </w:r>
      <w:r w:rsidR="00603F82">
        <w:t>ly resolved</w:t>
      </w:r>
      <w:r w:rsidR="004A3F35">
        <w:t xml:space="preserve"> total PFAS </w:t>
      </w:r>
      <w:r w:rsidR="00941FB7">
        <w:t xml:space="preserve">air </w:t>
      </w:r>
      <w:r w:rsidR="004A3F35">
        <w:t xml:space="preserve">emissions from a </w:t>
      </w:r>
      <w:r w:rsidR="00941FB7">
        <w:t xml:space="preserve">manufacturing </w:t>
      </w:r>
      <w:r w:rsidR="004A3F35">
        <w:t xml:space="preserve">source. </w:t>
      </w:r>
    </w:p>
    <w:bookmarkEnd w:id="5"/>
    <w:p w14:paraId="12CA8085" w14:textId="3922C6A3" w:rsidR="00FC60DD" w:rsidRDefault="00FC60DD" w:rsidP="008B4AC8">
      <w:pPr>
        <w:spacing w:after="0"/>
        <w:jc w:val="both"/>
      </w:pPr>
    </w:p>
    <w:p w14:paraId="062B3A14" w14:textId="435FC318" w:rsidR="00AD1B57" w:rsidRDefault="00AD1B57" w:rsidP="008B4AC8">
      <w:pPr>
        <w:spacing w:after="0"/>
        <w:jc w:val="both"/>
      </w:pPr>
    </w:p>
    <w:p w14:paraId="4BCC418A" w14:textId="75FB3275" w:rsidR="00AD1B57" w:rsidRDefault="00AD1B57" w:rsidP="008B4AC8">
      <w:pPr>
        <w:spacing w:after="0"/>
        <w:jc w:val="both"/>
      </w:pPr>
    </w:p>
    <w:p w14:paraId="40CB9EDA" w14:textId="5E99DDD8" w:rsidR="00AD1B57" w:rsidRDefault="00AD1B57" w:rsidP="008B4AC8">
      <w:pPr>
        <w:spacing w:after="0"/>
        <w:jc w:val="both"/>
      </w:pPr>
    </w:p>
    <w:p w14:paraId="4FE0A0B4" w14:textId="7781EF2E" w:rsidR="00AD1B57" w:rsidRDefault="00AD1B57" w:rsidP="008B4AC8">
      <w:pPr>
        <w:spacing w:after="0"/>
        <w:jc w:val="both"/>
      </w:pPr>
    </w:p>
    <w:p w14:paraId="4EC1B717" w14:textId="7899BF19" w:rsidR="00AD1B57" w:rsidRDefault="00AD1B57" w:rsidP="008B4AC8">
      <w:pPr>
        <w:spacing w:after="0"/>
        <w:jc w:val="both"/>
      </w:pPr>
      <w:bookmarkStart w:id="6" w:name="_GoBack"/>
      <w:bookmarkEnd w:id="6"/>
    </w:p>
    <w:p w14:paraId="3D4528CE" w14:textId="213B3118" w:rsidR="00AD1B57" w:rsidRDefault="00AD1B57" w:rsidP="008B4AC8">
      <w:pPr>
        <w:spacing w:after="0"/>
        <w:jc w:val="both"/>
      </w:pPr>
    </w:p>
    <w:p w14:paraId="76D7196B" w14:textId="34F70473" w:rsidR="00AD1B57" w:rsidRDefault="00AD1B57" w:rsidP="008B4AC8">
      <w:pPr>
        <w:spacing w:after="0"/>
        <w:jc w:val="both"/>
      </w:pPr>
    </w:p>
    <w:p w14:paraId="03727CE2" w14:textId="5A2D9A0E" w:rsidR="00AD1B57" w:rsidRDefault="00AD1B57" w:rsidP="008B4AC8">
      <w:pPr>
        <w:spacing w:after="0"/>
        <w:jc w:val="both"/>
      </w:pPr>
    </w:p>
    <w:p w14:paraId="227BEE85" w14:textId="077A1938" w:rsidR="00AD1B57" w:rsidRDefault="00AD1B57" w:rsidP="008B4AC8">
      <w:pPr>
        <w:spacing w:after="0"/>
        <w:jc w:val="both"/>
      </w:pPr>
    </w:p>
    <w:p w14:paraId="722635F5" w14:textId="6AA7E344" w:rsidR="00AD1B57" w:rsidRDefault="00AD1B57" w:rsidP="008B4AC8">
      <w:pPr>
        <w:spacing w:after="0"/>
        <w:jc w:val="both"/>
      </w:pPr>
    </w:p>
    <w:p w14:paraId="45C6A0B6" w14:textId="77777777" w:rsidR="00970FE0" w:rsidRDefault="00970FE0" w:rsidP="008B4AC8">
      <w:pPr>
        <w:spacing w:after="0"/>
        <w:jc w:val="both"/>
      </w:pPr>
    </w:p>
    <w:p w14:paraId="3D213E6B" w14:textId="3F646471" w:rsidR="00AD1B57" w:rsidRDefault="00AD1B57" w:rsidP="008B4AC8">
      <w:pPr>
        <w:spacing w:after="0"/>
        <w:jc w:val="both"/>
      </w:pPr>
    </w:p>
    <w:p w14:paraId="1EF59B99" w14:textId="7679272E" w:rsidR="00AD1B57" w:rsidRDefault="00AD1B57" w:rsidP="008B4AC8">
      <w:pPr>
        <w:spacing w:after="0"/>
        <w:jc w:val="both"/>
      </w:pPr>
    </w:p>
    <w:p w14:paraId="20E0F9A9" w14:textId="77777777" w:rsidR="006B72B7" w:rsidRDefault="006B72B7" w:rsidP="008B4AC8">
      <w:pPr>
        <w:spacing w:after="0"/>
        <w:jc w:val="both"/>
      </w:pPr>
    </w:p>
    <w:p w14:paraId="26B56501" w14:textId="1620EF42" w:rsidR="002F1C88" w:rsidRDefault="002F1C88" w:rsidP="008B4AC8">
      <w:pPr>
        <w:pStyle w:val="ListParagraph"/>
        <w:numPr>
          <w:ilvl w:val="0"/>
          <w:numId w:val="2"/>
        </w:numPr>
        <w:ind w:left="360"/>
        <w:jc w:val="both"/>
      </w:pPr>
      <w:r w:rsidRPr="008437C5">
        <w:rPr>
          <w:b/>
        </w:rPr>
        <w:lastRenderedPageBreak/>
        <w:t>Introduction</w:t>
      </w:r>
    </w:p>
    <w:p w14:paraId="26C8EC7D" w14:textId="795351C7" w:rsidR="0083304D" w:rsidRDefault="0083304D" w:rsidP="008B4AC8">
      <w:pPr>
        <w:spacing w:after="0"/>
        <w:ind w:firstLine="360"/>
        <w:jc w:val="both"/>
      </w:pPr>
      <w:r>
        <w:t xml:space="preserve">Per- and polyfluoroalkyl substances (PFAS) are an </w:t>
      </w:r>
      <w:r w:rsidR="00047AD0">
        <w:t>evolving</w:t>
      </w:r>
      <w:r>
        <w:t xml:space="preserve"> class of man-made compounds, </w:t>
      </w:r>
      <w:r w:rsidR="00C24A54">
        <w:t xml:space="preserve">with unique chemical structures </w:t>
      </w:r>
      <w:r>
        <w:t>estimated to number in the thousands</w:t>
      </w:r>
      <w:r w:rsidR="00A233F6">
        <w:fldChar w:fldCharType="begin"/>
      </w:r>
      <w:r w:rsidR="006B72B7">
        <w:instrText xml:space="preserve"> ADDIN EN.CITE &lt;EndNote&gt;&lt;Cite ExcludeAuth="1"&gt;&lt;Author&gt;OECD (The Organisation for Economic Co-operation and Development)&lt;/Author&gt;&lt;Year&gt;2018&lt;/Year&gt;&lt;RecNum&gt;15&lt;/RecNum&gt;&lt;DisplayText&gt;&lt;style face="superscript"&gt;1&lt;/style&gt;&lt;/DisplayText&gt;&lt;record&gt;&lt;rec-number&gt;15&lt;/rec-number&gt;&lt;foreign-keys&gt;&lt;key app="EN" db-id="dda0drsatfxffxedr25prf27evppx2x02dsw" timestamp="1560535278"&gt;15&lt;/key&gt;&lt;/foreign-keys&gt;&lt;ref-type name="Report"&gt;27&lt;/ref-type&gt;&lt;contributors&gt;&lt;authors&gt;&lt;author&gt;OECD (The Organisation for Economic Co-operation and Development),&lt;/author&gt;&lt;/authors&gt;&lt;/contributors&gt;&lt;titles&gt;&lt;title&gt;Toward a new comprehensive global database of per- and polyfluoroalkyl substances (PFASs): summary report on updating the OECD 2007 list of per and polyfluoroalkyl substances (PFASs)&lt;/title&gt;&lt;/titles&gt;&lt;dates&gt;&lt;year&gt;2018&lt;/year&gt;&lt;/dates&gt;&lt;urls&gt;&lt;related-urls&gt;&lt;url&gt;https://www.oecd.org/officialdocuments/publicdisplaydocumentpdf/?cote=ENV-JM-MONO(2018)7&amp;amp;doclanguage=en&lt;/url&gt;&lt;/related-urls&gt;&lt;/urls&gt;&lt;/record&gt;&lt;/Cite&gt;&lt;/EndNote&gt;</w:instrText>
      </w:r>
      <w:r w:rsidR="00A233F6">
        <w:fldChar w:fldCharType="separate"/>
      </w:r>
      <w:r w:rsidR="006B72B7" w:rsidRPr="006B72B7">
        <w:rPr>
          <w:noProof/>
          <w:vertAlign w:val="superscript"/>
        </w:rPr>
        <w:t>1</w:t>
      </w:r>
      <w:r w:rsidR="00A233F6">
        <w:fldChar w:fldCharType="end"/>
      </w:r>
      <w:r>
        <w:t xml:space="preserve">. They are used extensively </w:t>
      </w:r>
      <w:r w:rsidR="002C2FBB">
        <w:t>in consumer products and</w:t>
      </w:r>
      <w:r>
        <w:t xml:space="preserve"> </w:t>
      </w:r>
      <w:r w:rsidR="002C2FBB">
        <w:t xml:space="preserve">for </w:t>
      </w:r>
      <w:r>
        <w:t>industrial applications</w:t>
      </w:r>
      <w:r w:rsidR="009009EE">
        <w:fldChar w:fldCharType="begin"/>
      </w:r>
      <w:r w:rsidR="008B4AC8">
        <w:instrText xml:space="preserve"> ADDIN EN.CITE &lt;EndNote&gt;&lt;Cite&gt;&lt;Author&gt;Lindstrom&lt;/Author&gt;&lt;Year&gt;2011&lt;/Year&gt;&lt;RecNum&gt;99&lt;/RecNum&gt;&lt;DisplayText&gt;&lt;style face="superscript"&gt;2&lt;/style&gt;&lt;/DisplayText&gt;&lt;record&gt;&lt;rec-number&gt;99&lt;/rec-number&gt;&lt;foreign-keys&gt;&lt;key app="EN" db-id="dda0drsatfxffxedr25prf27evppx2x02dsw" timestamp="1594920971"&gt;99&lt;/key&gt;&lt;/foreign-keys&gt;&lt;ref-type name="Journal Article"&gt;17&lt;/ref-type&gt;&lt;contributors&gt;&lt;authors&gt;&lt;author&gt;Lindstrom, Andrew B.&lt;/author&gt;&lt;author&gt;Strynar, Mark J.&lt;/author&gt;&lt;author&gt;Libelo, E. Laurence&lt;/author&gt;&lt;/authors&gt;&lt;/contributors&gt;&lt;titles&gt;&lt;title&gt;Polyfluorinated Compounds: Past, Present, and Future&lt;/title&gt;&lt;secondary-title&gt;Environmental Science &amp;amp; Technology&lt;/secondary-title&gt;&lt;/titles&gt;&lt;periodical&gt;&lt;full-title&gt;Environmental Science &amp;amp; Technology&lt;/full-title&gt;&lt;/periodical&gt;&lt;pages&gt;7954-7961&lt;/pages&gt;&lt;volume&gt;45&lt;/volume&gt;&lt;number&gt;19&lt;/number&gt;&lt;dates&gt;&lt;year&gt;2011&lt;/year&gt;&lt;pub-dates&gt;&lt;date&gt;2011/10/01&lt;/date&gt;&lt;/pub-dates&gt;&lt;/dates&gt;&lt;publisher&gt;American Chemical Society&lt;/publisher&gt;&lt;isbn&gt;0013-936X&lt;/isbn&gt;&lt;urls&gt;&lt;related-urls&gt;&lt;url&gt;https://doi.org/10.1021/es2011622&lt;/url&gt;&lt;/related-urls&gt;&lt;/urls&gt;&lt;electronic-resource-num&gt;10.1021/es2011622&lt;/electronic-resource-num&gt;&lt;/record&gt;&lt;/Cite&gt;&lt;/EndNote&gt;</w:instrText>
      </w:r>
      <w:r w:rsidR="009009EE">
        <w:fldChar w:fldCharType="separate"/>
      </w:r>
      <w:r w:rsidR="008B4AC8" w:rsidRPr="008B4AC8">
        <w:rPr>
          <w:noProof/>
          <w:vertAlign w:val="superscript"/>
        </w:rPr>
        <w:t>2</w:t>
      </w:r>
      <w:r w:rsidR="009009EE">
        <w:fldChar w:fldCharType="end"/>
      </w:r>
      <w:r w:rsidR="009009EE">
        <w:t xml:space="preserve"> </w:t>
      </w:r>
      <w:r>
        <w:t>and as a result</w:t>
      </w:r>
      <w:r w:rsidR="003F5841">
        <w:t>,</w:t>
      </w:r>
      <w:r>
        <w:t xml:space="preserve"> have been found throughout the environment</w:t>
      </w:r>
      <w:r w:rsidR="002C2FBB">
        <w:fldChar w:fldCharType="begin">
          <w:fldData xml:space="preserve">PEVuZE5vdGU+PENpdGU+PEF1dGhvcj5HaGlzaTwvQXV0aG9yPjxZZWFyPjIwMTk8L1llYXI+PFJl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</w:fldData>
        </w:fldChar>
      </w:r>
      <w:r w:rsidR="008B4AC8">
        <w:instrText xml:space="preserve"> ADDIN EN.CITE </w:instrText>
      </w:r>
      <w:r w:rsidR="008B4AC8">
        <w:fldChar w:fldCharType="begin">
          <w:fldData xml:space="preserve">PEVuZE5vdGU+PENpdGU+PEF1dGhvcj5HaGlzaTwvQXV0aG9yPjxZZWFyPjIwMTk8L1llYXI+PFJl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</w:fldData>
        </w:fldChar>
      </w:r>
      <w:r w:rsidR="008B4AC8">
        <w:instrText xml:space="preserve"> ADDIN EN.CITE.DATA </w:instrText>
      </w:r>
      <w:r w:rsidR="008B4AC8">
        <w:fldChar w:fldCharType="end"/>
      </w:r>
      <w:r w:rsidR="002C2FBB">
        <w:fldChar w:fldCharType="separate"/>
      </w:r>
      <w:r w:rsidR="008B4AC8" w:rsidRPr="008B4AC8">
        <w:rPr>
          <w:noProof/>
          <w:vertAlign w:val="superscript"/>
        </w:rPr>
        <w:t>3-6</w:t>
      </w:r>
      <w:r w:rsidR="002C2FBB">
        <w:fldChar w:fldCharType="end"/>
      </w:r>
      <w:r>
        <w:t xml:space="preserve">. Much </w:t>
      </w:r>
      <w:r w:rsidR="00B845E3">
        <w:t>research has focused on</w:t>
      </w:r>
      <w:r>
        <w:t xml:space="preserve"> the </w:t>
      </w:r>
      <w:r w:rsidR="00155B36">
        <w:t xml:space="preserve">occurrence </w:t>
      </w:r>
      <w:r w:rsidR="000C72E9">
        <w:t>of</w:t>
      </w:r>
      <w:r>
        <w:t xml:space="preserve"> </w:t>
      </w:r>
      <w:r w:rsidR="000C72E9">
        <w:t xml:space="preserve">PFAS in </w:t>
      </w:r>
      <w:r>
        <w:t>ground, surface, and drinking water</w:t>
      </w:r>
      <w:r w:rsidR="00B845E3">
        <w:fldChar w:fldCharType="begin">
          <w:fldData xml:space="preserve">PEVuZE5vdGU+PENpdGU+PEF1dGhvcj5SYWhtYW48L0F1dGhvcj48WWVhcj4yMDE0PC9ZZWFyPjxS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</w:fldData>
        </w:fldChar>
      </w:r>
      <w:r w:rsidR="008B4AC8">
        <w:instrText xml:space="preserve"> ADDIN EN.CITE </w:instrText>
      </w:r>
      <w:r w:rsidR="008B4AC8">
        <w:fldChar w:fldCharType="begin">
          <w:fldData xml:space="preserve">PEVuZE5vdGU+PENpdGU+PEF1dGhvcj5SYWhtYW48L0F1dGhvcj48WWVhcj4yMDE0PC9ZZWFyPjxS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</w:fldData>
        </w:fldChar>
      </w:r>
      <w:r w:rsidR="008B4AC8">
        <w:instrText xml:space="preserve"> ADDIN EN.CITE.DATA </w:instrText>
      </w:r>
      <w:r w:rsidR="008B4AC8">
        <w:fldChar w:fldCharType="end"/>
      </w:r>
      <w:r w:rsidR="00B845E3">
        <w:fldChar w:fldCharType="separate"/>
      </w:r>
      <w:r w:rsidR="008B4AC8" w:rsidRPr="008B4AC8">
        <w:rPr>
          <w:noProof/>
          <w:vertAlign w:val="superscript"/>
        </w:rPr>
        <w:t>7</w:t>
      </w:r>
      <w:r w:rsidR="00B845E3">
        <w:fldChar w:fldCharType="end"/>
      </w:r>
      <w:r w:rsidR="00C8078E">
        <w:t>,</w:t>
      </w:r>
      <w:bookmarkStart w:id="7" w:name="_Hlk48206867"/>
      <w:r w:rsidR="00C8078E">
        <w:t xml:space="preserve"> with PFAS contaminated drinking water correlating positively with human blood PFAS levels</w:t>
      </w:r>
      <w:r w:rsidR="00C8078E">
        <w:fldChar w:fldCharType="begin">
          <w:fldData xml:space="preserve">PEVuZE5vdGU+PENpdGU+PEF1dGhvcj5Ib2ZmbWFuPC9BdXRob3I+PFllYXI+MjAxMTwvWWVhcj48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</w:fldData>
        </w:fldChar>
      </w:r>
      <w:r w:rsidR="008B4AC8">
        <w:instrText xml:space="preserve"> ADDIN EN.CITE </w:instrText>
      </w:r>
      <w:r w:rsidR="008B4AC8">
        <w:fldChar w:fldCharType="begin">
          <w:fldData xml:space="preserve">PEVuZE5vdGU+PENpdGU+PEF1dGhvcj5Ib2ZmbWFuPC9BdXRob3I+PFllYXI+MjAxMTwvWWVhcj48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</w:fldData>
        </w:fldChar>
      </w:r>
      <w:r w:rsidR="008B4AC8">
        <w:instrText xml:space="preserve"> ADDIN EN.CITE.DATA </w:instrText>
      </w:r>
      <w:r w:rsidR="008B4AC8">
        <w:fldChar w:fldCharType="end"/>
      </w:r>
      <w:r w:rsidR="00C8078E">
        <w:fldChar w:fldCharType="separate"/>
      </w:r>
      <w:r w:rsidR="008B4AC8" w:rsidRPr="008B4AC8">
        <w:rPr>
          <w:noProof/>
          <w:vertAlign w:val="superscript"/>
        </w:rPr>
        <w:t>8-10</w:t>
      </w:r>
      <w:r w:rsidR="00C8078E">
        <w:fldChar w:fldCharType="end"/>
      </w:r>
      <w:bookmarkEnd w:id="7"/>
      <w:r w:rsidR="00B845E3">
        <w:t xml:space="preserve">. </w:t>
      </w:r>
      <w:r w:rsidR="00F16EB4">
        <w:t>A</w:t>
      </w:r>
      <w:r w:rsidR="00313035">
        <w:t xml:space="preserve">ir emissions and atmospheric transport </w:t>
      </w:r>
      <w:r w:rsidR="00A92F31">
        <w:t xml:space="preserve">has become a </w:t>
      </w:r>
      <w:r w:rsidR="00313035">
        <w:t>subject of inquiry</w:t>
      </w:r>
      <w:r w:rsidR="00A92F31">
        <w:t xml:space="preserve"> since the discovery of </w:t>
      </w:r>
      <w:r w:rsidR="00B845E3">
        <w:t>soil and water</w:t>
      </w:r>
      <w:r w:rsidR="00A92F31">
        <w:t xml:space="preserve"> contamination</w:t>
      </w:r>
      <w:r w:rsidR="00F62F3E">
        <w:t xml:space="preserve"> with</w:t>
      </w:r>
      <w:r w:rsidR="00A92F31">
        <w:t xml:space="preserve"> likely</w:t>
      </w:r>
      <w:r w:rsidR="00F62F3E">
        <w:t xml:space="preserve"> contributions</w:t>
      </w:r>
      <w:r w:rsidR="00AD57CF">
        <w:t xml:space="preserve"> </w:t>
      </w:r>
      <w:r w:rsidR="00A92F31">
        <w:t>from</w:t>
      </w:r>
      <w:r w:rsidR="00AD57CF">
        <w:t xml:space="preserve"> </w:t>
      </w:r>
      <w:r w:rsidR="00F62F3E">
        <w:t xml:space="preserve">air </w:t>
      </w:r>
      <w:r w:rsidR="00AD57CF">
        <w:t>deposition</w:t>
      </w:r>
      <w:r w:rsidR="009D01BC">
        <w:fldChar w:fldCharType="begin">
          <w:fldData xml:space="preserve">PEVuZE5vdGU+PENpdGU+PEF1dGhvcj5EYXZpczwvQXV0aG9yPjxZZWFyPjIwMDc8L1llYXI+PFJl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</w:fldData>
        </w:fldChar>
      </w:r>
      <w:r w:rsidR="00C82898">
        <w:instrText xml:space="preserve"> ADDIN EN.CITE </w:instrText>
      </w:r>
      <w:r w:rsidR="00C82898">
        <w:fldChar w:fldCharType="begin">
          <w:fldData xml:space="preserve">PEVuZE5vdGU+PENpdGU+PEF1dGhvcj5EYXZpczwvQXV0aG9yPjxZZWFyPjIwMDc8L1llYXI+PFJl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</w:fldData>
        </w:fldChar>
      </w:r>
      <w:r w:rsidR="00C82898">
        <w:instrText xml:space="preserve"> ADDIN EN.CITE.DATA </w:instrText>
      </w:r>
      <w:r w:rsidR="00C82898">
        <w:fldChar w:fldCharType="end"/>
      </w:r>
      <w:r w:rsidR="009D01BC">
        <w:fldChar w:fldCharType="separate"/>
      </w:r>
      <w:r w:rsidR="00C82898" w:rsidRPr="00C82898">
        <w:rPr>
          <w:noProof/>
          <w:vertAlign w:val="superscript"/>
        </w:rPr>
        <w:t>11-13</w:t>
      </w:r>
      <w:r w:rsidR="009D01BC">
        <w:fldChar w:fldCharType="end"/>
      </w:r>
      <w:r>
        <w:t>.</w:t>
      </w:r>
      <w:r w:rsidR="00AD57CF">
        <w:t xml:space="preserve"> The role of exposure via inhalation is unknown. </w:t>
      </w:r>
    </w:p>
    <w:p w14:paraId="245FEDC3" w14:textId="033158AD" w:rsidR="005671A4" w:rsidRDefault="00941075" w:rsidP="008B4AC8">
      <w:pPr>
        <w:spacing w:after="0"/>
        <w:ind w:firstLine="360"/>
        <w:jc w:val="both"/>
      </w:pPr>
      <w:r>
        <w:t xml:space="preserve">PFAS </w:t>
      </w:r>
      <w:r w:rsidR="009B2883">
        <w:t xml:space="preserve">concentrations </w:t>
      </w:r>
      <w:r w:rsidR="00B92C28">
        <w:t xml:space="preserve">persist at levels </w:t>
      </w:r>
      <w:r w:rsidR="009B2883">
        <w:t xml:space="preserve">high enough for </w:t>
      </w:r>
      <w:r w:rsidR="00F62F3E">
        <w:t>detection</w:t>
      </w:r>
      <w:r w:rsidR="009B2883">
        <w:t xml:space="preserve"> </w:t>
      </w:r>
      <w:r w:rsidR="00F16EB4">
        <w:t xml:space="preserve">in soil and water 7 </w:t>
      </w:r>
      <w:r w:rsidR="003F5841">
        <w:t xml:space="preserve">or more </w:t>
      </w:r>
      <w:r w:rsidR="00F16EB4">
        <w:t>years after release</w:t>
      </w:r>
      <w:r w:rsidR="00F16EB4">
        <w:fldChar w:fldCharType="begin"/>
      </w:r>
      <w:r w:rsidR="008B4AC8">
        <w:instrText xml:space="preserve"> ADDIN EN.CITE &lt;EndNote&gt;&lt;Cite&gt;&lt;Author&gt;Galloway&lt;/Author&gt;&lt;Year&gt;2020&lt;/Year&gt;&lt;RecNum&gt;97&lt;/RecNum&gt;&lt;DisplayText&gt;&lt;style face="superscript"&gt;13&lt;/style&gt;&lt;/DisplayText&gt;&lt;record&gt;&lt;rec-number&gt;97&lt;/rec-number&gt;&lt;foreign-keys&gt;&lt;key app="EN" db-id="dda0drsatfxffxedr25prf27evppx2x02dsw" timestamp="1594327536"&gt;97&lt;/key&gt;&lt;/foreign-keys&gt;&lt;ref-type name="Journal Article"&gt;17&lt;/ref-type&gt;&lt;contributors&gt;&lt;authors&gt;&lt;author&gt;Galloway, Jason E.&lt;/author&gt;&lt;author&gt;Moreno, Anjelica V. P.&lt;/author&gt;&lt;author&gt;Lindstrom, Andrew B.&lt;/author&gt;&lt;author&gt;Strynar, Mark J.&lt;/author&gt;&lt;author&gt;Newton, Seth&lt;/author&gt;&lt;author&gt;May, Andrew A.&lt;/author&gt;&lt;author&gt;Weavers, Linda K.&lt;/author&gt;&lt;/authors&gt;&lt;/contributors&gt;&lt;titles&gt;&lt;title&gt;Evidence of Air Dispersion: HFPO–DA and PFOA in Ohio and West Virginia Surface Water and Soil near a Fluoropolymer Production Facility&lt;/title&gt;&lt;secondary-title&gt;Environmental Science &amp;amp; Technology&lt;/secondary-title&gt;&lt;/titles&gt;&lt;periodical&gt;&lt;full-title&gt;Environmental Science &amp;amp; Technology&lt;/full-title&gt;&lt;/periodical&gt;&lt;pages&gt;7175-7184&lt;/pages&gt;&lt;volume&gt;54&lt;/volume&gt;&lt;number&gt;12&lt;/number&gt;&lt;dates&gt;&lt;year&gt;2020&lt;/year&gt;&lt;pub-dates&gt;&lt;date&gt;2020/06/16&lt;/date&gt;&lt;/pub-dates&gt;&lt;/dates&gt;&lt;publisher&gt;American Chemical Society&lt;/publisher&gt;&lt;isbn&gt;0013-936X&lt;/isbn&gt;&lt;urls&gt;&lt;related-urls&gt;&lt;url&gt;https://doi.org/10.1021/acs.est.9b07384&lt;/url&gt;&lt;/related-urls&gt;&lt;/urls&gt;&lt;electronic-resource-num&gt;10.1021/acs.est.9b07384&lt;/electronic-resource-num&gt;&lt;/record&gt;&lt;/Cite&gt;&lt;/EndNote&gt;</w:instrText>
      </w:r>
      <w:r w:rsidR="00F16EB4">
        <w:fldChar w:fldCharType="separate"/>
      </w:r>
      <w:r w:rsidR="008B4AC8" w:rsidRPr="008B4AC8">
        <w:rPr>
          <w:noProof/>
          <w:vertAlign w:val="superscript"/>
        </w:rPr>
        <w:t>13</w:t>
      </w:r>
      <w:r w:rsidR="00F16EB4">
        <w:fldChar w:fldCharType="end"/>
      </w:r>
      <w:r w:rsidR="00F16EB4">
        <w:t xml:space="preserve"> </w:t>
      </w:r>
      <w:r w:rsidR="009B2883">
        <w:t>due to the strong C-F bond</w:t>
      </w:r>
      <w:r w:rsidR="00A271A6">
        <w:fldChar w:fldCharType="begin"/>
      </w:r>
      <w:r w:rsidR="00A271A6">
        <w:instrText xml:space="preserve"> ADDIN EN.CITE &lt;EndNote&gt;&lt;Cite&gt;&lt;Author&gt;O&amp;apos;Hagan&lt;/Author&gt;&lt;Year&gt;2008&lt;/Year&gt;&lt;RecNum&gt;132&lt;/RecNum&gt;&lt;DisplayText&gt;&lt;style face="superscript"&gt;14&lt;/style&gt;&lt;/DisplayText&gt;&lt;record&gt;&lt;rec-number&gt;132&lt;/rec-number&gt;&lt;foreign-keys&gt;&lt;key app="EN" db-id="dda0drsatfxffxedr25prf27evppx2x02dsw" timestamp="1600791804"&gt;132&lt;/key&gt;&lt;/foreign-keys&gt;&lt;ref-type name="Journal Article"&gt;17&lt;/ref-type&gt;&lt;contributors&gt;&lt;authors&gt;&lt;author&gt;O&amp;apos;Hagan, D.&lt;/author&gt;&lt;/authors&gt;&lt;/contributors&gt;&lt;auth-address&gt;[O&amp;apos;Hagan, David] Univ St Andrews, Sch Chem, St Andrews KY16 9ST, Fife, Scotland. [O&amp;apos;Hagan, David] Univ St Andrews, Ctr Biomol Sci, St Andrews KY16 9ST, Fife, Scotland.&amp;#xD;O&amp;apos;Hagan, D (corresponding author), Univ St Andrews, Sch Chem, St Andrews KY16 9ST, Fife, Scotland.&amp;#xD;do1@st-andrews.ac.uk&lt;/auth-address&gt;&lt;titles&gt;&lt;title&gt;Understanding organofluorine chemistry. An introduction to the C-F bond&lt;/title&gt;&lt;secondary-title&gt;Chemical Society Reviews&lt;/secondary-title&gt;&lt;alt-title&gt;Chem. Soc. Rev.&lt;/alt-title&gt;&lt;/titles&gt;&lt;periodical&gt;&lt;full-title&gt;Chemical Society Reviews&lt;/full-title&gt;&lt;abbr-1&gt;Chem. Soc. Rev.&lt;/abbr-1&gt;&lt;/periodical&gt;&lt;alt-periodical&gt;&lt;full-title&gt;Chemical Society Reviews&lt;/full-title&gt;&lt;abbr-1&gt;Chem. Soc. Rev.&lt;/abbr-1&gt;&lt;/alt-periodical&gt;&lt;pages&gt;308-319&lt;/pages&gt;&lt;volume&gt;37&lt;/volume&gt;&lt;number&gt;2&lt;/number&gt;&lt;keywords&gt;&lt;keyword&gt;conformational-analysis&lt;/keyword&gt;&lt;keyword&gt;bent bonds&lt;/keyword&gt;&lt;keyword&gt;fluorine&lt;/keyword&gt;&lt;keyword&gt;reactivity&lt;/keyword&gt;&lt;keyword&gt;origin&lt;/keyword&gt;&lt;keyword&gt;hyperconjugation&lt;/keyword&gt;&lt;keyword&gt;substitution&lt;/keyword&gt;&lt;keyword&gt;stability&lt;/keyword&gt;&lt;keyword&gt;strength&lt;/keyword&gt;&lt;keyword&gt;analogs&lt;/keyword&gt;&lt;keyword&gt;Chemistry&lt;/keyword&gt;&lt;/keywords&gt;&lt;dates&gt;&lt;year&gt;2008&lt;/year&gt;&lt;/dates&gt;&lt;isbn&gt;0306-0012&lt;/isbn&gt;&lt;accession-num&gt;WOS:000252411800006&lt;/accession-num&gt;&lt;work-type&gt;Review&lt;/work-type&gt;&lt;urls&gt;&lt;related-urls&gt;&lt;url&gt;&amp;lt;Go to ISI&amp;gt;://WOS:000252411800006&lt;/url&gt;&lt;/related-urls&gt;&lt;/urls&gt;&lt;electronic-resource-num&gt;10.1039/b711844a&lt;/electronic-resource-num&gt;&lt;language&gt;English&lt;/language&gt;&lt;/record&gt;&lt;/Cite&gt;&lt;/EndNote&gt;</w:instrText>
      </w:r>
      <w:r w:rsidR="00A271A6">
        <w:fldChar w:fldCharType="separate"/>
      </w:r>
      <w:r w:rsidR="00A271A6" w:rsidRPr="00A271A6">
        <w:rPr>
          <w:noProof/>
          <w:vertAlign w:val="superscript"/>
        </w:rPr>
        <w:t>14</w:t>
      </w:r>
      <w:r w:rsidR="00A271A6">
        <w:fldChar w:fldCharType="end"/>
      </w:r>
      <w:r w:rsidR="009B2883">
        <w:t xml:space="preserve"> that resists degradation</w:t>
      </w:r>
      <w:r w:rsidR="00F16EB4">
        <w:t xml:space="preserve">. </w:t>
      </w:r>
      <w:r w:rsidR="00F62F3E">
        <w:t>The atmosphere</w:t>
      </w:r>
      <w:r>
        <w:t xml:space="preserve"> </w:t>
      </w:r>
      <w:r w:rsidR="004916E5">
        <w:t xml:space="preserve">does not </w:t>
      </w:r>
      <w:r w:rsidR="00D0454A">
        <w:t>act as a reservoir</w:t>
      </w:r>
      <w:r w:rsidR="009B2883">
        <w:t xml:space="preserve"> for</w:t>
      </w:r>
      <w:r w:rsidR="004916E5">
        <w:t xml:space="preserve"> </w:t>
      </w:r>
      <w:r w:rsidR="00D16401">
        <w:t xml:space="preserve">local </w:t>
      </w:r>
      <w:r w:rsidR="004916E5">
        <w:t xml:space="preserve">PFAS </w:t>
      </w:r>
      <w:r>
        <w:t>accumulat</w:t>
      </w:r>
      <w:r w:rsidR="004916E5">
        <w:t>ion, but rather provides a medi</w:t>
      </w:r>
      <w:r w:rsidR="00D0454A">
        <w:t>um</w:t>
      </w:r>
      <w:r w:rsidR="004916E5">
        <w:t xml:space="preserve"> for long-</w:t>
      </w:r>
      <w:r w:rsidR="00CF6187">
        <w:t>range</w:t>
      </w:r>
      <w:r>
        <w:t xml:space="preserve"> transport</w:t>
      </w:r>
      <w:r w:rsidR="00D16401">
        <w:fldChar w:fldCharType="begin">
          <w:fldData xml:space="preserve">PEVuZE5vdGU+PENpdGU+PEF1dGhvcj5Bcm1pdGFnZTwvQXV0aG9yPjxZZWFyPjIwMDk8L1llYXI+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</w:fldData>
        </w:fldChar>
      </w:r>
      <w:r w:rsidR="00A271A6">
        <w:instrText xml:space="preserve"> ADDIN EN.CITE </w:instrText>
      </w:r>
      <w:r w:rsidR="00A271A6">
        <w:fldChar w:fldCharType="begin">
          <w:fldData xml:space="preserve">PEVuZE5vdGU+PENpdGU+PEF1dGhvcj5Bcm1pdGFnZTwvQXV0aG9yPjxZZWFyPjIwMDk8L1llYXI+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</w:fldData>
        </w:fldChar>
      </w:r>
      <w:r w:rsidR="00A271A6">
        <w:instrText xml:space="preserve"> ADDIN EN.CITE.DATA </w:instrText>
      </w:r>
      <w:r w:rsidR="00A271A6">
        <w:fldChar w:fldCharType="end"/>
      </w:r>
      <w:r w:rsidR="00D16401">
        <w:fldChar w:fldCharType="separate"/>
      </w:r>
      <w:r w:rsidR="00A271A6" w:rsidRPr="00A271A6">
        <w:rPr>
          <w:noProof/>
          <w:vertAlign w:val="superscript"/>
        </w:rPr>
        <w:t>15-17</w:t>
      </w:r>
      <w:r w:rsidR="00D16401">
        <w:fldChar w:fldCharType="end"/>
      </w:r>
      <w:r w:rsidR="006F25D1">
        <w:t>, resulting</w:t>
      </w:r>
      <w:r>
        <w:t xml:space="preserve"> in diffuse concentrations</w:t>
      </w:r>
      <w:r w:rsidR="004916E5">
        <w:t xml:space="preserve"> </w:t>
      </w:r>
      <w:r w:rsidR="00BD5A51">
        <w:t xml:space="preserve">over large areas </w:t>
      </w:r>
      <w:r w:rsidR="002D6401">
        <w:t>(</w:t>
      </w:r>
      <w:r w:rsidR="003F5841">
        <w:t xml:space="preserve">e.g. </w:t>
      </w:r>
      <w:r w:rsidR="002D6401">
        <w:t>&lt; 1 pg m</w:t>
      </w:r>
      <w:r w:rsidR="002D6401" w:rsidRPr="002D6401">
        <w:rPr>
          <w:vertAlign w:val="superscript"/>
        </w:rPr>
        <w:t>-3</w:t>
      </w:r>
      <w:r w:rsidR="002D6401">
        <w:t xml:space="preserve"> </w:t>
      </w:r>
      <w:r w:rsidR="002D6401">
        <w:fldChar w:fldCharType="begin"/>
      </w:r>
      <w:r w:rsidR="00A271A6">
        <w:instrText xml:space="preserve"> ADDIN EN.CITE &lt;EndNote&gt;&lt;Cite&gt;&lt;Author&gt;Yarwood&lt;/Author&gt;&lt;Year&gt;2007&lt;/Year&gt;&lt;RecNum&gt;6&lt;/RecNum&gt;&lt;DisplayText&gt;&lt;style face="superscript"&gt;18&lt;/style&gt;&lt;/DisplayText&gt;&lt;record&gt;&lt;rec-number&gt;6&lt;/rec-number&gt;&lt;foreign-keys&gt;&lt;key app="EN" db-id="dda0drsatfxffxedr25prf27evppx2x02dsw" timestamp="1559758016"&gt;6&lt;/key&gt;&lt;/foreign-keys&gt;&lt;ref-type name="Journal Article"&gt;17&lt;/ref-type&gt;&lt;contributors&gt;&lt;authors&gt;&lt;author&gt;Yarwood, G.&lt;/author&gt;&lt;author&gt;Kemball-Cook, S.&lt;/author&gt;&lt;author&gt;Keinath, M.&lt;/author&gt;&lt;author&gt;Waterland, R. L.&lt;/author&gt;&lt;author&gt;Korzeniowski, S. H.&lt;/author&gt;&lt;author&gt;Buck, R. C.&lt;/author&gt;&lt;author&gt;Russell, M. H.&lt;/author&gt;&lt;author&gt;Washburn, S. T.&lt;/author&gt;&lt;/authors&gt;&lt;/contributors&gt;&lt;auth-address&gt;ENVIRON Int Corp, Novato, CA 94945 USA. ENVIRON Int Corp, Emeryville, CA 94608 USA. DuPont Co Inc, Wilmington, DE 19805 USA.&amp;#xD;Waterland, RL (reprint author), ENVIRON Int Corp, Golden Gate Plaza,101 Rowland Way, Novato, CA 94945 USA.&amp;#xD;Robert.L.Waterland@usa.dupont.com&lt;/auth-address&gt;&lt;titles&gt;&lt;title&gt;High-resolution atmospheric modeling of fluorotelomer alcohols and perfluorocarboxylic acids in the north American troposphere&lt;/title&gt;&lt;secondary-title&gt;Environmental Science &amp;amp; Technology&lt;/secondary-title&gt;&lt;alt-title&gt;Environ. Sci. Technol.&lt;/alt-title&gt;&lt;/titles&gt;&lt;periodical&gt;&lt;full-title&gt;Environmental Science &amp;amp; Technology&lt;/full-title&gt;&lt;/periodical&gt;&lt;pages&gt;5756-5762&lt;/pages&gt;&lt;volume&gt;41&lt;/volume&gt;&lt;number&gt;16&lt;/number&gt;&lt;keywords&gt;&lt;keyword&gt;chemistry&lt;/keyword&gt;&lt;keyword&gt;oh&lt;/keyword&gt;&lt;keyword&gt;transport&lt;/keyword&gt;&lt;keyword&gt;oxidation&lt;/keyword&gt;&lt;keyword&gt;products&lt;/keyword&gt;&lt;keyword&gt;fate&lt;/keyword&gt;&lt;keyword&gt;Engineering&lt;/keyword&gt;&lt;keyword&gt;Environmental Sciences &amp;amp; Ecology&lt;/keyword&gt;&lt;/keywords&gt;&lt;dates&gt;&lt;year&gt;2007&lt;/year&gt;&lt;pub-dates&gt;&lt;date&gt;Aug&lt;/date&gt;&lt;/pub-dates&gt;&lt;/dates&gt;&lt;isbn&gt;0013-936X&lt;/isbn&gt;&lt;accession-num&gt;WOS:000248886000031&lt;/accession-num&gt;&lt;work-type&gt;Article&lt;/work-type&gt;&lt;urls&gt;&lt;related-urls&gt;&lt;url&gt;&amp;lt;Go to ISI&amp;gt;://WOS:000248886000031&lt;/url&gt;&lt;/related-urls&gt;&lt;/urls&gt;&lt;electronic-resource-num&gt;10.1021/es0708971&lt;/electronic-resource-num&gt;&lt;language&gt;English&lt;/language&gt;&lt;/record&gt;&lt;/Cite&gt;&lt;/EndNote&gt;</w:instrText>
      </w:r>
      <w:r w:rsidR="002D6401">
        <w:fldChar w:fldCharType="separate"/>
      </w:r>
      <w:r w:rsidR="00A271A6" w:rsidRPr="00A271A6">
        <w:rPr>
          <w:noProof/>
          <w:vertAlign w:val="superscript"/>
        </w:rPr>
        <w:t>18</w:t>
      </w:r>
      <w:r w:rsidR="002D6401">
        <w:fldChar w:fldCharType="end"/>
      </w:r>
      <w:r w:rsidR="002D6401">
        <w:t xml:space="preserve">) that are difficult to measure. </w:t>
      </w:r>
      <w:r w:rsidR="00D0454A">
        <w:t>Due to</w:t>
      </w:r>
      <w:r w:rsidR="002D6401">
        <w:t xml:space="preserve"> </w:t>
      </w:r>
      <w:r w:rsidR="004916E5">
        <w:t>low concentrations</w:t>
      </w:r>
      <w:r w:rsidR="002D6401">
        <w:t>, many ambient air studies focus on the area immediately surrounding production facilities</w:t>
      </w:r>
      <w:r w:rsidR="002D6401">
        <w:fldChar w:fldCharType="begin">
          <w:fldData xml:space="preserve">PEVuZE5vdGU+PENpdGU+PEF1dGhvcj5TaGluPC9BdXRob3I+PFllYXI+MjAxMTwvWWVhcj48UmVj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==
</w:fldData>
        </w:fldChar>
      </w:r>
      <w:r w:rsidR="00A271A6">
        <w:instrText xml:space="preserve"> ADDIN EN.CITE </w:instrText>
      </w:r>
      <w:r w:rsidR="00A271A6">
        <w:fldChar w:fldCharType="begin">
          <w:fldData xml:space="preserve">PEVuZE5vdGU+PENpdGU+PEF1dGhvcj5TaGluPC9BdXRob3I+PFllYXI+MjAxMTwvWWVhcj48UmVj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==
</w:fldData>
        </w:fldChar>
      </w:r>
      <w:r w:rsidR="00A271A6">
        <w:instrText xml:space="preserve"> ADDIN EN.CITE.DATA </w:instrText>
      </w:r>
      <w:r w:rsidR="00A271A6">
        <w:fldChar w:fldCharType="end"/>
      </w:r>
      <w:r w:rsidR="002D6401">
        <w:fldChar w:fldCharType="separate"/>
      </w:r>
      <w:r w:rsidR="00A271A6" w:rsidRPr="00A271A6">
        <w:rPr>
          <w:noProof/>
          <w:vertAlign w:val="superscript"/>
        </w:rPr>
        <w:t>19-23</w:t>
      </w:r>
      <w:r w:rsidR="002D6401">
        <w:fldChar w:fldCharType="end"/>
      </w:r>
      <w:r w:rsidR="002D6401">
        <w:t>.</w:t>
      </w:r>
    </w:p>
    <w:p w14:paraId="14013AF4" w14:textId="2114A33A" w:rsidR="004C7DDA" w:rsidRPr="00035F32" w:rsidRDefault="006F25D1" w:rsidP="008B4AC8">
      <w:pPr>
        <w:spacing w:after="0"/>
        <w:ind w:firstLine="360"/>
        <w:jc w:val="both"/>
        <w:rPr>
          <w:strike/>
        </w:rPr>
      </w:pPr>
      <w:r>
        <w:t xml:space="preserve">One of these production facilities, </w:t>
      </w:r>
      <w:r w:rsidR="003F5841">
        <w:t>T</w:t>
      </w:r>
      <w:r w:rsidR="00B23CA3">
        <w:t xml:space="preserve">he </w:t>
      </w:r>
      <w:r>
        <w:t>Chemours</w:t>
      </w:r>
      <w:r w:rsidR="00B23CA3">
        <w:t xml:space="preserve"> </w:t>
      </w:r>
      <w:r w:rsidR="003F5841">
        <w:t>Company</w:t>
      </w:r>
      <w:r>
        <w:t xml:space="preserve"> </w:t>
      </w:r>
      <w:r w:rsidR="00D0454A">
        <w:t xml:space="preserve">(formerly DuPont) </w:t>
      </w:r>
      <w:r>
        <w:t xml:space="preserve">Washington Works in West Virginia, USA, </w:t>
      </w:r>
      <w:r w:rsidR="004916E5">
        <w:t>has been the focus of multiple air concentration- and deposition-based studies</w:t>
      </w:r>
      <w:r w:rsidR="00DA57FD">
        <w:t xml:space="preserve"> of PFOA</w:t>
      </w:r>
      <w:r w:rsidR="004916E5">
        <w:t xml:space="preserve"> </w:t>
      </w:r>
      <w:r w:rsidR="00F16EB4">
        <w:t>(perfluorooctanoic acid, a well-known PFAS)</w:t>
      </w:r>
      <w:r w:rsidR="004916E5">
        <w:fldChar w:fldCharType="begin">
          <w:fldData xml:space="preserve">PEVuZE5vdGU+PENpdGU+PEF1dGhvcj5TaGluPC9BdXRob3I+PFllYXI+MjAxMTwvWWVhcj48UmVj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</w:fldData>
        </w:fldChar>
      </w:r>
      <w:r w:rsidR="00A271A6">
        <w:instrText xml:space="preserve"> ADDIN EN.CITE </w:instrText>
      </w:r>
      <w:r w:rsidR="00A271A6">
        <w:fldChar w:fldCharType="begin">
          <w:fldData xml:space="preserve">PEVuZE5vdGU+PENpdGU+PEF1dGhvcj5TaGluPC9BdXRob3I+PFllYXI+MjAxMTwvWWVhcj48UmVj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</w:fldData>
        </w:fldChar>
      </w:r>
      <w:r w:rsidR="00A271A6">
        <w:instrText xml:space="preserve"> ADDIN EN.CITE.DATA </w:instrText>
      </w:r>
      <w:r w:rsidR="00A271A6">
        <w:fldChar w:fldCharType="end"/>
      </w:r>
      <w:r w:rsidR="004916E5">
        <w:fldChar w:fldCharType="separate"/>
      </w:r>
      <w:r w:rsidR="00A271A6" w:rsidRPr="00A271A6">
        <w:rPr>
          <w:noProof/>
          <w:vertAlign w:val="superscript"/>
        </w:rPr>
        <w:t>19-22</w:t>
      </w:r>
      <w:r w:rsidR="004916E5">
        <w:fldChar w:fldCharType="end"/>
      </w:r>
      <w:r>
        <w:t xml:space="preserve">. </w:t>
      </w:r>
      <w:r w:rsidR="006B4212">
        <w:t>More recently,</w:t>
      </w:r>
      <w:r w:rsidR="009B2883">
        <w:t xml:space="preserve"> </w:t>
      </w:r>
      <w:r w:rsidR="003F5841">
        <w:t>T</w:t>
      </w:r>
      <w:r w:rsidR="009B2883">
        <w:t xml:space="preserve">he Chemours </w:t>
      </w:r>
      <w:r w:rsidR="003F5841">
        <w:t>Company</w:t>
      </w:r>
      <w:r w:rsidR="009B2883">
        <w:t xml:space="preserve"> Fayetteville Works,</w:t>
      </w:r>
      <w:r w:rsidR="006B4212">
        <w:t xml:space="preserve"> </w:t>
      </w:r>
      <w:r w:rsidR="004124D5">
        <w:t xml:space="preserve">located ~25 km south of Fayetteville, </w:t>
      </w:r>
      <w:r w:rsidR="00D0454A">
        <w:t>North Carolina, USA</w:t>
      </w:r>
      <w:r w:rsidR="00B23CA3">
        <w:t>,</w:t>
      </w:r>
      <w:r w:rsidR="009B2883">
        <w:t xml:space="preserve"> </w:t>
      </w:r>
      <w:r w:rsidR="00812E24">
        <w:t xml:space="preserve">has been identified as a source of PFAS to the </w:t>
      </w:r>
      <w:r w:rsidR="00B23CA3">
        <w:t>Cape Fear River</w:t>
      </w:r>
      <w:r w:rsidR="00B23CA3">
        <w:fldChar w:fldCharType="begin">
          <w:fldData xml:space="preserve">PEVuZE5vdGU+PENpdGU+PEF1dGhvcj5TdHJ5bmFyPC9BdXRob3I+PFllYXI+MjAxNTwvWWVhcj48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</w:fldData>
        </w:fldChar>
      </w:r>
      <w:r w:rsidR="00A271A6">
        <w:instrText xml:space="preserve"> ADDIN EN.CITE </w:instrText>
      </w:r>
      <w:r w:rsidR="00A271A6">
        <w:fldChar w:fldCharType="begin">
          <w:fldData xml:space="preserve">PEVuZE5vdGU+PENpdGU+PEF1dGhvcj5TdHJ5bmFyPC9BdXRob3I+PFllYXI+MjAxNTwvWWVhcj48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</w:fldData>
        </w:fldChar>
      </w:r>
      <w:r w:rsidR="00A271A6">
        <w:instrText xml:space="preserve"> ADDIN EN.CITE.DATA </w:instrText>
      </w:r>
      <w:r w:rsidR="00A271A6">
        <w:fldChar w:fldCharType="end"/>
      </w:r>
      <w:r w:rsidR="00B23CA3">
        <w:fldChar w:fldCharType="separate"/>
      </w:r>
      <w:r w:rsidR="00A271A6" w:rsidRPr="00A271A6">
        <w:rPr>
          <w:noProof/>
          <w:vertAlign w:val="superscript"/>
        </w:rPr>
        <w:t>24-26</w:t>
      </w:r>
      <w:r w:rsidR="00B23CA3">
        <w:fldChar w:fldCharType="end"/>
      </w:r>
      <w:r w:rsidR="004124D5">
        <w:t xml:space="preserve">, although high PFAS concentrations upstream suggest </w:t>
      </w:r>
      <w:r w:rsidR="003E570B">
        <w:t xml:space="preserve">direct water discharge from the facility </w:t>
      </w:r>
      <w:r w:rsidR="004124D5">
        <w:t>is not the only PFAS source to the Cape Fear</w:t>
      </w:r>
      <w:r w:rsidR="004124D5">
        <w:fldChar w:fldCharType="begin">
          <w:fldData xml:space="preserve">PEVuZE5vdGU+PENpdGU+PEF1dGhvcj5OYWtheWFtYTwvQXV0aG9yPjxZZWFyPjIwMDc8L1llYXI+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</w:fldData>
        </w:fldChar>
      </w:r>
      <w:r w:rsidR="00A271A6">
        <w:instrText xml:space="preserve"> ADDIN EN.CITE </w:instrText>
      </w:r>
      <w:r w:rsidR="00A271A6">
        <w:fldChar w:fldCharType="begin">
          <w:fldData xml:space="preserve">PEVuZE5vdGU+PENpdGU+PEF1dGhvcj5OYWtheWFtYTwvQXV0aG9yPjxZZWFyPjIwMDc8L1llYXI+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</w:fldData>
        </w:fldChar>
      </w:r>
      <w:r w:rsidR="00A271A6">
        <w:instrText xml:space="preserve"> ADDIN EN.CITE.DATA </w:instrText>
      </w:r>
      <w:r w:rsidR="00A271A6">
        <w:fldChar w:fldCharType="end"/>
      </w:r>
      <w:r w:rsidR="004124D5">
        <w:fldChar w:fldCharType="separate"/>
      </w:r>
      <w:r w:rsidR="00A271A6" w:rsidRPr="00A271A6">
        <w:rPr>
          <w:noProof/>
          <w:vertAlign w:val="superscript"/>
        </w:rPr>
        <w:t>25, 27</w:t>
      </w:r>
      <w:r w:rsidR="004124D5">
        <w:fldChar w:fldCharType="end"/>
      </w:r>
      <w:r w:rsidR="00812E24">
        <w:t xml:space="preserve">. </w:t>
      </w:r>
      <w:r w:rsidR="00EE0640">
        <w:t>The Fayetteville</w:t>
      </w:r>
      <w:r w:rsidR="00302789">
        <w:t xml:space="preserve"> </w:t>
      </w:r>
      <w:r w:rsidR="00EE0640">
        <w:t xml:space="preserve">Works produces and </w:t>
      </w:r>
      <w:r w:rsidR="000D6C13">
        <w:t>uses</w:t>
      </w:r>
      <w:r w:rsidR="00EE0640">
        <w:t xml:space="preserve"> PFAS compounds of varying </w:t>
      </w:r>
      <w:r w:rsidR="0031146A">
        <w:t xml:space="preserve">carbon chain </w:t>
      </w:r>
      <w:r w:rsidR="0031146A" w:rsidRPr="003E570B">
        <w:t>length</w:t>
      </w:r>
      <w:r w:rsidR="00EE0640" w:rsidRPr="003E570B">
        <w:t xml:space="preserve"> and functionality</w:t>
      </w:r>
      <w:r w:rsidR="00812E24" w:rsidRPr="003E570B">
        <w:t xml:space="preserve"> including HFPO-DA (hexafluoropropylene oxide dimer acid, </w:t>
      </w:r>
      <w:r w:rsidR="003E570B" w:rsidRPr="003E570B">
        <w:t xml:space="preserve">CAS </w:t>
      </w:r>
      <w:r w:rsidR="003E570B" w:rsidRPr="003E570B">
        <w:rPr>
          <w:rFonts w:cstheme="minorHAnsi"/>
        </w:rPr>
        <w:t xml:space="preserve">13252-13-6, </w:t>
      </w:r>
      <w:r w:rsidR="00812E24">
        <w:t>often referred to as GenX</w:t>
      </w:r>
      <w:r w:rsidR="001A20EE">
        <w:t>)</w:t>
      </w:r>
      <w:r w:rsidR="00CA7467">
        <w:t>.</w:t>
      </w:r>
      <w:r w:rsidR="00EE0640">
        <w:t xml:space="preserve"> </w:t>
      </w:r>
      <w:r w:rsidR="00CA7467" w:rsidRPr="00CA7467">
        <w:rPr>
          <w:rFonts w:cstheme="minorHAnsi"/>
        </w:rPr>
        <w:t xml:space="preserve">HFPO-DA was introduced to replace legacy </w:t>
      </w:r>
      <w:r w:rsidR="0031146A">
        <w:rPr>
          <w:rFonts w:cstheme="minorHAnsi"/>
        </w:rPr>
        <w:t>compounds</w:t>
      </w:r>
      <w:r w:rsidR="00CA7467" w:rsidRPr="00CA7467">
        <w:rPr>
          <w:rFonts w:cstheme="minorHAnsi"/>
        </w:rPr>
        <w:t xml:space="preserve"> like PFOA</w:t>
      </w:r>
      <w:r w:rsidR="004124D5">
        <w:rPr>
          <w:rFonts w:cstheme="minorHAnsi"/>
        </w:rPr>
        <w:t xml:space="preserve"> and has </w:t>
      </w:r>
      <w:r w:rsidR="00F62F3E">
        <w:rPr>
          <w:rFonts w:cstheme="minorHAnsi"/>
        </w:rPr>
        <w:t>been</w:t>
      </w:r>
      <w:r w:rsidR="004124D5">
        <w:rPr>
          <w:rFonts w:cstheme="minorHAnsi"/>
        </w:rPr>
        <w:t xml:space="preserve"> found in the Cape Fear River</w:t>
      </w:r>
      <w:r w:rsidR="004124D5">
        <w:rPr>
          <w:rFonts w:cstheme="minorHAnsi"/>
        </w:rPr>
        <w:fldChar w:fldCharType="begin"/>
      </w:r>
      <w:r w:rsidR="00A271A6">
        <w:rPr>
          <w:rFonts w:cstheme="minorHAnsi"/>
        </w:rPr>
        <w:instrText xml:space="preserve"> ADDIN EN.CITE &lt;EndNote&gt;&lt;Cite&gt;&lt;Author&gt;Strynar&lt;/Author&gt;&lt;Year&gt;2015&lt;/Year&gt;&lt;RecNum&gt;14&lt;/RecNum&gt;&lt;DisplayText&gt;&lt;style face="superscript"&gt;24&lt;/style&gt;&lt;/DisplayText&gt;&lt;record&gt;&lt;rec-number&gt;14&lt;/rec-number&gt;&lt;foreign-keys&gt;&lt;key app="EN" db-id="dda0drsatfxffxedr25prf27evppx2x02dsw" timestamp="1560533540"&gt;14&lt;/key&gt;&lt;/foreign-keys&gt;&lt;ref-type name="Journal Article"&gt;17&lt;/ref-type&gt;&lt;contributors&gt;&lt;authors&gt;&lt;author&gt;Strynar, M.&lt;/author&gt;&lt;author&gt;Dagnino, S.&lt;/author&gt;&lt;author&gt;McMahen, R.&lt;/author&gt;&lt;author&gt;Liang, S.&lt;/author&gt;&lt;author&gt;Lindstrom, A.&lt;/author&gt;&lt;author&gt;Andersen, E.&lt;/author&gt;&lt;author&gt;McMillan, L.&lt;/author&gt;&lt;author&gt;Thurman, M.&lt;/author&gt;&lt;author&gt;Ferrer, I.&lt;/author&gt;&lt;author&gt;Ball, C.&lt;/author&gt;&lt;/authors&gt;&lt;/contributors&gt;&lt;titles&gt;&lt;title&gt;Identification of Novel Perfluoroalkyl Ether Carboxylic Acids (PFECAs) and Sulfonic Acids (PFESAs) in Natural Waters Using Accurate Mass Time-of-Flight Mass Spectrometry (TOFMS)&lt;/title&gt;&lt;secondary-title&gt;Environmental Science &amp;amp; Technology&lt;/secondary-title&gt;&lt;/titles&gt;&lt;periodical&gt;&lt;full-title&gt;Environmental Science &amp;amp; Technology&lt;/full-title&gt;&lt;/periodical&gt;&lt;pages&gt;11622-11630&lt;/pages&gt;&lt;volume&gt;49&lt;/volume&gt;&lt;number&gt;19&lt;/number&gt;&lt;dates&gt;&lt;year&gt;2015&lt;/year&gt;&lt;pub-dates&gt;&lt;date&gt;Oct&lt;/date&gt;&lt;/pub-dates&gt;&lt;/dates&gt;&lt;isbn&gt;0013-936X&lt;/isbn&gt;&lt;accession-num&gt;WOS:000362629100043&lt;/accession-num&gt;&lt;urls&gt;&lt;related-urls&gt;&lt;url&gt;&amp;lt;Go to ISI&amp;gt;://WOS:000362629100043&lt;/url&gt;&lt;/related-urls&gt;&lt;/urls&gt;&lt;electronic-resource-num&gt;10.1021/acs.est.5b01215&lt;/electronic-resource-num&gt;&lt;/record&gt;&lt;/Cite&gt;&lt;/EndNote&gt;</w:instrText>
      </w:r>
      <w:r w:rsidR="004124D5">
        <w:rPr>
          <w:rFonts w:cstheme="minorHAnsi"/>
        </w:rPr>
        <w:fldChar w:fldCharType="separate"/>
      </w:r>
      <w:r w:rsidR="00A271A6" w:rsidRPr="00A271A6">
        <w:rPr>
          <w:rFonts w:cstheme="minorHAnsi"/>
          <w:noProof/>
          <w:vertAlign w:val="superscript"/>
        </w:rPr>
        <w:t>24</w:t>
      </w:r>
      <w:r w:rsidR="004124D5">
        <w:rPr>
          <w:rFonts w:cstheme="minorHAnsi"/>
        </w:rPr>
        <w:fldChar w:fldCharType="end"/>
      </w:r>
      <w:r w:rsidR="004124D5">
        <w:rPr>
          <w:rFonts w:cstheme="minorHAnsi"/>
        </w:rPr>
        <w:t xml:space="preserve"> and in </w:t>
      </w:r>
      <w:r w:rsidR="00D0454A">
        <w:rPr>
          <w:rFonts w:cstheme="minorHAnsi"/>
        </w:rPr>
        <w:t>treated</w:t>
      </w:r>
      <w:r w:rsidR="004124D5">
        <w:rPr>
          <w:rFonts w:cstheme="minorHAnsi"/>
        </w:rPr>
        <w:t xml:space="preserve"> drinking water taken from the river</w:t>
      </w:r>
      <w:r w:rsidR="004124D5">
        <w:rPr>
          <w:rFonts w:cstheme="minorHAnsi"/>
        </w:rPr>
        <w:fldChar w:fldCharType="begin"/>
      </w:r>
      <w:r w:rsidR="00A271A6">
        <w:rPr>
          <w:rFonts w:cstheme="minorHAnsi"/>
        </w:rPr>
        <w:instrText xml:space="preserve"> ADDIN EN.CITE &lt;EndNote&gt;&lt;Cite&gt;&lt;Author&gt;Sun&lt;/Author&gt;&lt;Year&gt;2016&lt;/Year&gt;&lt;RecNum&gt;30&lt;/RecNum&gt;&lt;DisplayText&gt;&lt;style face="superscript"&gt;25&lt;/style&gt;&lt;/DisplayText&gt;&lt;record&gt;&lt;rec-number&gt;30&lt;/rec-number&gt;&lt;foreign-keys&gt;&lt;key app="EN" db-id="dda0drsatfxffxedr25prf27evppx2x02dsw" timestamp="1573585999"&gt;30&lt;/key&gt;&lt;/foreign-keys&gt;&lt;ref-type name="Journal Article"&gt;17&lt;/ref-type&gt;&lt;contributors&gt;&lt;authors&gt;&lt;author&gt;Sun, M.&lt;/author&gt;&lt;author&gt;Arevalo, E.&lt;/author&gt;&lt;author&gt;Strynar, M.&lt;/author&gt;&lt;author&gt;Lindstrom, A.&lt;/author&gt;&lt;author&gt;Richardson, M.&lt;/author&gt;&lt;author&gt;Kearns, B.&lt;/author&gt;&lt;author&gt;Pickett, A.&lt;/author&gt;&lt;author&gt;Smith, C.&lt;/author&gt;&lt;author&gt;Knappe, D. R. U.&lt;/author&gt;&lt;/authors&gt;&lt;/contributors&gt;&lt;titles&gt;&lt;title&gt;Legacy and Emerging Perfluoroalkyl Substances Are Important Drinking Water Contaminants in the Cape Fear River Watershed of North Carolina&lt;/title&gt;&lt;secondary-title&gt;Environmental Science &amp;amp; Technology Letters&lt;/secondary-title&gt;&lt;/titles&gt;&lt;periodical&gt;&lt;full-title&gt;Environmental Science &amp;amp; Technology Letters&lt;/full-title&gt;&lt;/periodical&gt;&lt;pages&gt;415-419&lt;/pages&gt;&lt;volume&gt;3&lt;/volume&gt;&lt;number&gt;12&lt;/number&gt;&lt;dates&gt;&lt;year&gt;2016&lt;/year&gt;&lt;pub-dates&gt;&lt;date&gt;Dec&lt;/date&gt;&lt;/pub-dates&gt;&lt;/dates&gt;&lt;isbn&gt;2328-8930&lt;/isbn&gt;&lt;accession-num&gt;WOS:000389871200002&lt;/accession-num&gt;&lt;urls&gt;&lt;related-urls&gt;&lt;url&gt;&amp;lt;Go to ISI&amp;gt;://WOS:000389871200002&lt;/url&gt;&lt;/related-urls&gt;&lt;/urls&gt;&lt;electronic-resource-num&gt;10.1021/acs.estlett.6b00398&lt;/electronic-resource-num&gt;&lt;/record&gt;&lt;/Cite&gt;&lt;/EndNote&gt;</w:instrText>
      </w:r>
      <w:r w:rsidR="004124D5">
        <w:rPr>
          <w:rFonts w:cstheme="minorHAnsi"/>
        </w:rPr>
        <w:fldChar w:fldCharType="separate"/>
      </w:r>
      <w:r w:rsidR="00A271A6" w:rsidRPr="00A271A6">
        <w:rPr>
          <w:rFonts w:cstheme="minorHAnsi"/>
          <w:noProof/>
          <w:vertAlign w:val="superscript"/>
        </w:rPr>
        <w:t>25</w:t>
      </w:r>
      <w:r w:rsidR="004124D5">
        <w:rPr>
          <w:rFonts w:cstheme="minorHAnsi"/>
        </w:rPr>
        <w:fldChar w:fldCharType="end"/>
      </w:r>
      <w:r w:rsidR="00616483">
        <w:rPr>
          <w:rFonts w:cstheme="minorHAnsi"/>
        </w:rPr>
        <w:t>.</w:t>
      </w:r>
      <w:r w:rsidR="004124D5">
        <w:rPr>
          <w:rFonts w:cstheme="minorHAnsi"/>
        </w:rPr>
        <w:t xml:space="preserve"> </w:t>
      </w:r>
      <w:r w:rsidR="00FE411D">
        <w:rPr>
          <w:rFonts w:cstheme="minorHAnsi"/>
        </w:rPr>
        <w:t>HFPO-DA</w:t>
      </w:r>
      <w:r w:rsidR="004124D5">
        <w:rPr>
          <w:rFonts w:cstheme="minorHAnsi"/>
        </w:rPr>
        <w:t xml:space="preserve"> is used at other Chemours sites</w:t>
      </w:r>
      <w:r w:rsidR="00FE411D">
        <w:rPr>
          <w:rFonts w:cstheme="minorHAnsi"/>
        </w:rPr>
        <w:t xml:space="preserve">, and </w:t>
      </w:r>
      <w:r w:rsidR="00AD2213">
        <w:rPr>
          <w:rFonts w:cstheme="minorHAnsi"/>
        </w:rPr>
        <w:t>concentrations in s</w:t>
      </w:r>
      <w:r w:rsidR="00FE411D">
        <w:rPr>
          <w:rFonts w:cstheme="minorHAnsi"/>
        </w:rPr>
        <w:t>oil and surface water surrounding th</w:t>
      </w:r>
      <w:r w:rsidR="009B2883">
        <w:rPr>
          <w:rFonts w:cstheme="minorHAnsi"/>
        </w:rPr>
        <w:t>o</w:t>
      </w:r>
      <w:r w:rsidR="00FE411D">
        <w:rPr>
          <w:rFonts w:cstheme="minorHAnsi"/>
        </w:rPr>
        <w:t xml:space="preserve">se facilities suggest </w:t>
      </w:r>
      <w:r w:rsidR="00616483">
        <w:rPr>
          <w:rFonts w:cstheme="minorHAnsi"/>
        </w:rPr>
        <w:t xml:space="preserve">a role for </w:t>
      </w:r>
      <w:r w:rsidR="00FE411D">
        <w:rPr>
          <w:rFonts w:cstheme="minorHAnsi"/>
        </w:rPr>
        <w:t>air transport and deposition</w:t>
      </w:r>
      <w:r w:rsidR="00CA7467" w:rsidRPr="00CA7467">
        <w:fldChar w:fldCharType="begin">
          <w:fldData xml:space="preserve">PEVuZE5vdGU+PENpdGU+PEF1dGhvcj5HYWxsb3dheTwvQXV0aG9yPjxZZWFyPjIwMjA8L1llYXI+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</w:fldData>
        </w:fldChar>
      </w:r>
      <w:r w:rsidR="00A271A6">
        <w:instrText xml:space="preserve"> ADDIN EN.CITE </w:instrText>
      </w:r>
      <w:r w:rsidR="00A271A6">
        <w:fldChar w:fldCharType="begin">
          <w:fldData xml:space="preserve">PEVuZE5vdGU+PENpdGU+PEF1dGhvcj5HYWxsb3dheTwvQXV0aG9yPjxZZWFyPjIwMjA8L1llYXI+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</w:fldData>
        </w:fldChar>
      </w:r>
      <w:r w:rsidR="00A271A6">
        <w:instrText xml:space="preserve"> ADDIN EN.CITE.DATA </w:instrText>
      </w:r>
      <w:r w:rsidR="00A271A6">
        <w:fldChar w:fldCharType="end"/>
      </w:r>
      <w:r w:rsidR="00CA7467" w:rsidRPr="00CA7467">
        <w:fldChar w:fldCharType="separate"/>
      </w:r>
      <w:r w:rsidR="00A271A6" w:rsidRPr="00A271A6">
        <w:rPr>
          <w:noProof/>
          <w:vertAlign w:val="superscript"/>
        </w:rPr>
        <w:t>13, 28</w:t>
      </w:r>
      <w:r w:rsidR="00CA7467" w:rsidRPr="00CA7467">
        <w:fldChar w:fldCharType="end"/>
      </w:r>
      <w:r w:rsidR="00FE411D">
        <w:t xml:space="preserve">. </w:t>
      </w:r>
      <w:r w:rsidR="001A2D76">
        <w:t xml:space="preserve">Investigations at the Fayetteville Works found water wells surrounding the facility, including many upstream and </w:t>
      </w:r>
      <w:r w:rsidR="00616483">
        <w:t>on the opposite side of</w:t>
      </w:r>
      <w:r w:rsidR="001A2D76">
        <w:t xml:space="preserve"> the</w:t>
      </w:r>
      <w:r w:rsidR="00616483">
        <w:t xml:space="preserve"> Cape Fear</w:t>
      </w:r>
      <w:r w:rsidR="001A2D76">
        <w:t xml:space="preserve"> river</w:t>
      </w:r>
      <w:r w:rsidR="003E570B">
        <w:t xml:space="preserve"> as the facility</w:t>
      </w:r>
      <w:r w:rsidR="001A2D76">
        <w:t>, were contaminated with GenX and other PFAS</w:t>
      </w:r>
      <w:r w:rsidR="00A311EA">
        <w:fldChar w:fldCharType="begin"/>
      </w:r>
      <w:r w:rsidR="00A271A6">
        <w:instrText xml:space="preserve"> ADDIN EN.CITE &lt;EndNote&gt;&lt;Cite&gt;&lt;Author&gt;NC DEQ&lt;/Author&gt;&lt;Year&gt;2018&lt;/Year&gt;&lt;RecNum&gt;107&lt;/RecNum&gt;&lt;DisplayText&gt;&lt;style face="superscript"&gt;29&lt;/style&gt;&lt;/DisplayText&gt;&lt;record&gt;&lt;rec-number&gt;107&lt;/rec-number&gt;&lt;foreign-keys&gt;&lt;key app="EN" db-id="dda0drsatfxffxedr25prf27evppx2x02dsw" timestamp="1595010763"&gt;107&lt;/key&gt;&lt;/foreign-keys&gt;&lt;ref-type name="Web Page"&gt;12&lt;/ref-type&gt;&lt;contributors&gt;&lt;authors&gt;&lt;author&gt;NC DEQ,&lt;/author&gt;&lt;/authors&gt;&lt;/contributors&gt;&lt;titles&gt;&lt;title&gt;GenX Investigation&lt;/title&gt;&lt;/titles&gt;&lt;dates&gt;&lt;year&gt;2018&lt;/year&gt;&lt;/dates&gt;&lt;urls&gt;&lt;related-urls&gt;&lt;url&gt;https://deq.nc.gov/news/key-issues/genx-investigation/&lt;/url&gt;&lt;/related-urls&gt;&lt;/urls&gt;&lt;/record&gt;&lt;/Cite&gt;&lt;/EndNote&gt;</w:instrText>
      </w:r>
      <w:r w:rsidR="00A311EA">
        <w:fldChar w:fldCharType="separate"/>
      </w:r>
      <w:r w:rsidR="00A271A6" w:rsidRPr="00A271A6">
        <w:rPr>
          <w:noProof/>
          <w:vertAlign w:val="superscript"/>
        </w:rPr>
        <w:t>29</w:t>
      </w:r>
      <w:r w:rsidR="00A311EA">
        <w:fldChar w:fldCharType="end"/>
      </w:r>
      <w:r w:rsidR="00063E73">
        <w:t xml:space="preserve">. </w:t>
      </w:r>
      <w:r w:rsidR="001A2D76">
        <w:t xml:space="preserve">Near-field </w:t>
      </w:r>
      <w:r w:rsidR="00616483">
        <w:t xml:space="preserve">air dispersion </w:t>
      </w:r>
      <w:r w:rsidR="001A2D76">
        <w:t xml:space="preserve">modeling results </w:t>
      </w:r>
      <w:r w:rsidR="003E570B">
        <w:t>indicate air emissions could be transported to locations near the facility, resulting in well contamination</w:t>
      </w:r>
      <w:r w:rsidR="000D6C13">
        <w:fldChar w:fldCharType="begin"/>
      </w:r>
      <w:r w:rsidR="00A271A6">
        <w:instrText xml:space="preserve"> ADDIN EN.CITE &lt;EndNote&gt;&lt;Cite&gt;&lt;Author&gt;Moreno&lt;/Author&gt;&lt;Year&gt;2019&lt;/Year&gt;&lt;RecNum&gt;66&lt;/RecNum&gt;&lt;DisplayText&gt;&lt;style face="superscript"&gt;29, 30&lt;/style&gt;&lt;/DisplayText&gt;&lt;record&gt;&lt;rec-number&gt;66&lt;/rec-number&gt;&lt;foreign-keys&gt;&lt;key app="EN" db-id="dda0drsatfxffxedr25prf27evppx2x02dsw" timestamp="1588710795"&gt;66&lt;/key&gt;&lt;/foreign-keys&gt;&lt;ref-type name="Thesis"&gt;32&lt;/ref-type&gt;&lt;contributors&gt;&lt;authors&gt;&lt;author&gt;Moreno, Anjelica Victoria Peralez&lt;/author&gt;&lt;/authors&gt;&lt;tertiary-authors&gt;&lt;author&gt;Andrew May&lt;/author&gt;&lt;/tertiary-authors&gt;&lt;/contributors&gt;&lt;auth-address&gt;The Ohio State University&lt;/auth-address&gt;&lt;titles&gt;&lt;title&gt;Modeling Atmospheric Transport of Perfluorinated Alkyl Substances from Chemours Facilities Using CALPUFF View&lt;/title&gt;&lt;secondary-title&gt;Environmental Science&lt;/secondary-title&gt;&lt;/titles&gt;&lt;dates&gt;&lt;year&gt;2019&lt;/year&gt;&lt;/dates&gt;&lt;publisher&gt;The Ohio State University&lt;/publisher&gt;&lt;urls&gt;&lt;related-urls&gt;&lt;url&gt;http://rave.ohiolink.edu/etdc/view?acc_num=osu1555004834088189&lt;/url&gt;&lt;/related-urls&gt;&lt;/urls&gt;&lt;/record&gt;&lt;/Cite&gt;&lt;Cite&gt;&lt;Author&gt;NC DEQ&lt;/Author&gt;&lt;Year&gt;2018&lt;/Year&gt;&lt;RecNum&gt;107&lt;/RecNum&gt;&lt;record&gt;&lt;rec-number&gt;107&lt;/rec-number&gt;&lt;foreign-keys&gt;&lt;key app="EN" db-id="dda0drsatfxffxedr25prf27evppx2x02dsw" timestamp="1595010763"&gt;107&lt;/key&gt;&lt;/foreign-keys&gt;&lt;ref-type name="Web Page"&gt;12&lt;/ref-type&gt;&lt;contributors&gt;&lt;authors&gt;&lt;author&gt;NC DEQ,&lt;/author&gt;&lt;/authors&gt;&lt;/contributors&gt;&lt;titles&gt;&lt;title&gt;GenX Investigation&lt;/title&gt;&lt;/titles&gt;&lt;dates&gt;&lt;year&gt;2018&lt;/year&gt;&lt;/dates&gt;&lt;urls&gt;&lt;related-urls&gt;&lt;url&gt;https://deq.nc.gov/news/key-issues/genx-investigation/&lt;/url&gt;&lt;/related-urls&gt;&lt;/urls&gt;&lt;/record&gt;&lt;/Cite&gt;&lt;/EndNote&gt;</w:instrText>
      </w:r>
      <w:r w:rsidR="000D6C13">
        <w:fldChar w:fldCharType="separate"/>
      </w:r>
      <w:r w:rsidR="00A271A6" w:rsidRPr="00A271A6">
        <w:rPr>
          <w:noProof/>
          <w:vertAlign w:val="superscript"/>
        </w:rPr>
        <w:t>29, 30</w:t>
      </w:r>
      <w:r w:rsidR="000D6C13">
        <w:fldChar w:fldCharType="end"/>
      </w:r>
      <w:r w:rsidR="000D6C13">
        <w:t>.</w:t>
      </w:r>
      <w:r w:rsidR="0028608D">
        <w:t xml:space="preserve"> </w:t>
      </w:r>
    </w:p>
    <w:p w14:paraId="444ADE44" w14:textId="6015C397" w:rsidR="00637238" w:rsidRDefault="00EE7E94" w:rsidP="008B4AC8">
      <w:pPr>
        <w:ind w:firstLine="360"/>
        <w:jc w:val="both"/>
      </w:pPr>
      <w:r>
        <w:t xml:space="preserve">In this work, we </w:t>
      </w:r>
      <w:r w:rsidR="000D6C13">
        <w:t xml:space="preserve">leverage the </w:t>
      </w:r>
      <w:r w:rsidR="00616483">
        <w:t xml:space="preserve">production </w:t>
      </w:r>
      <w:r w:rsidR="000D6C13">
        <w:t xml:space="preserve">process-level, chemically explicit PFAS </w:t>
      </w:r>
      <w:r w:rsidR="00A42981">
        <w:t>emission rates reported by Chemours</w:t>
      </w:r>
      <w:r w:rsidR="003E570B">
        <w:t xml:space="preserve"> </w:t>
      </w:r>
      <w:r w:rsidR="000D6C13">
        <w:t>Fayetteville</w:t>
      </w:r>
      <w:r w:rsidR="00302789">
        <w:t xml:space="preserve"> </w:t>
      </w:r>
      <w:r w:rsidR="000D6C13">
        <w:t>Works to inform a regional-scale chemical transport model,</w:t>
      </w:r>
      <w:r w:rsidR="00834517">
        <w:t xml:space="preserve"> the Community Multiscale Air Quality</w:t>
      </w:r>
      <w:r w:rsidR="000D6C13">
        <w:t xml:space="preserve"> </w:t>
      </w:r>
      <w:r w:rsidR="00834517">
        <w:t>(</w:t>
      </w:r>
      <w:r w:rsidR="000D6C13">
        <w:t>CMAQ</w:t>
      </w:r>
      <w:r w:rsidR="00834517">
        <w:t>) model</w:t>
      </w:r>
      <w:r w:rsidR="000D6C13">
        <w:t xml:space="preserve">, and </w:t>
      </w:r>
      <w:r w:rsidR="00A42981">
        <w:t>predict</w:t>
      </w:r>
      <w:r w:rsidR="008B58FB">
        <w:t xml:space="preserve"> ambient air concentrations and deposition </w:t>
      </w:r>
      <w:r w:rsidR="00A42981">
        <w:t xml:space="preserve">fluxes for </w:t>
      </w:r>
      <w:r w:rsidR="00F16EB4">
        <w:t>one</w:t>
      </w:r>
      <w:r w:rsidR="00A42981">
        <w:t xml:space="preserve"> simulation year. We use existing methods to </w:t>
      </w:r>
      <w:r w:rsidR="00D0454A">
        <w:t>estimate</w:t>
      </w:r>
      <w:r w:rsidR="00A42981">
        <w:t xml:space="preserve"> chemical properties like vapor pressure</w:t>
      </w:r>
      <w:r w:rsidR="00C24A54">
        <w:t xml:space="preserve"> and</w:t>
      </w:r>
      <w:r w:rsidR="00A42981">
        <w:t xml:space="preserve"> water solubility</w:t>
      </w:r>
      <w:r w:rsidR="00C24A54">
        <w:t xml:space="preserve"> </w:t>
      </w:r>
      <w:r w:rsidR="000D6C13">
        <w:t>for 2</w:t>
      </w:r>
      <w:r w:rsidR="001A2D76">
        <w:t>6</w:t>
      </w:r>
      <w:r w:rsidR="000D6C13">
        <w:t xml:space="preserve"> explicit PFAS. W</w:t>
      </w:r>
      <w:r w:rsidR="00A42981">
        <w:t xml:space="preserve">e then evaluate the resulting model, CMAQ-PFAS, with deposition measurements from </w:t>
      </w:r>
      <w:r w:rsidR="000D6C13">
        <w:t>NC</w:t>
      </w:r>
      <w:r w:rsidR="00EC19F7">
        <w:t xml:space="preserve"> </w:t>
      </w:r>
      <w:r w:rsidR="00C34C4D">
        <w:t>Department of Environmental Quality (NC DEQ)</w:t>
      </w:r>
      <w:r w:rsidR="00D0454A">
        <w:t xml:space="preserve"> measurement sites</w:t>
      </w:r>
      <w:r w:rsidR="00A42981">
        <w:t xml:space="preserve"> </w:t>
      </w:r>
      <w:r w:rsidR="00EC19F7">
        <w:t>surrounding</w:t>
      </w:r>
      <w:r w:rsidR="00A42981">
        <w:t xml:space="preserve"> the </w:t>
      </w:r>
      <w:r w:rsidR="000D6C13">
        <w:t>facility</w:t>
      </w:r>
      <w:r w:rsidR="00A42981">
        <w:t xml:space="preserve"> and explore relationships between predicted deposition pathways and </w:t>
      </w:r>
      <w:r w:rsidR="0031146A">
        <w:t>compound specific physicochemical</w:t>
      </w:r>
      <w:r w:rsidR="000D6C13">
        <w:t xml:space="preserve"> properties</w:t>
      </w:r>
      <w:r w:rsidR="00A42981">
        <w:t xml:space="preserve">. Finally, we highlight important gaps in our understanding that require further research. </w:t>
      </w:r>
    </w:p>
    <w:p w14:paraId="408B3E35" w14:textId="6686B9B0" w:rsidR="002F1C88" w:rsidRPr="008437C5" w:rsidRDefault="002F1C88" w:rsidP="008B4AC8">
      <w:pPr>
        <w:pStyle w:val="ListParagraph"/>
        <w:numPr>
          <w:ilvl w:val="0"/>
          <w:numId w:val="2"/>
        </w:numPr>
        <w:ind w:left="360"/>
        <w:jc w:val="both"/>
        <w:rPr>
          <w:b/>
        </w:rPr>
      </w:pPr>
      <w:r w:rsidRPr="008437C5">
        <w:rPr>
          <w:b/>
        </w:rPr>
        <w:t>Methods:</w:t>
      </w:r>
      <w:r w:rsidR="00A306E9" w:rsidRPr="008437C5">
        <w:rPr>
          <w:b/>
        </w:rPr>
        <w:t xml:space="preserve"> </w:t>
      </w:r>
    </w:p>
    <w:p w14:paraId="56549BCB" w14:textId="340D6FEF" w:rsidR="008E670F" w:rsidRDefault="00814C61" w:rsidP="008B4AC8">
      <w:pPr>
        <w:jc w:val="both"/>
      </w:pPr>
      <w:r>
        <w:rPr>
          <w:i/>
        </w:rPr>
        <w:t xml:space="preserve">2.1 </w:t>
      </w:r>
      <w:r w:rsidR="008E670F" w:rsidRPr="00340C56">
        <w:rPr>
          <w:i/>
        </w:rPr>
        <w:t>Emissions</w:t>
      </w:r>
      <w:r w:rsidR="008E670F">
        <w:t xml:space="preserve">: </w:t>
      </w:r>
    </w:p>
    <w:p w14:paraId="76F7056B" w14:textId="3B6FC0B6" w:rsidR="00D351BE" w:rsidRDefault="00B1156A" w:rsidP="008B4AC8">
      <w:pPr>
        <w:spacing w:after="0"/>
        <w:ind w:firstLine="720"/>
        <w:jc w:val="both"/>
      </w:pPr>
      <w:r>
        <w:lastRenderedPageBreak/>
        <w:t xml:space="preserve">The </w:t>
      </w:r>
      <w:r w:rsidR="00544E25">
        <w:t xml:space="preserve">PFAS-specific </w:t>
      </w:r>
      <w:r>
        <w:t xml:space="preserve">emission report submitted by </w:t>
      </w:r>
      <w:r w:rsidR="003E570B">
        <w:t xml:space="preserve">The </w:t>
      </w:r>
      <w:r>
        <w:t>Chemours</w:t>
      </w:r>
      <w:r w:rsidR="003E570B">
        <w:t xml:space="preserve"> Company</w:t>
      </w:r>
      <w:r>
        <w:t xml:space="preserve"> to NC</w:t>
      </w:r>
      <w:r w:rsidR="00F5283F">
        <w:t xml:space="preserve"> </w:t>
      </w:r>
      <w:r>
        <w:t>D</w:t>
      </w:r>
      <w:r w:rsidR="00EE5DD8">
        <w:t>E</w:t>
      </w:r>
      <w:r>
        <w:t>Q</w:t>
      </w:r>
      <w:r w:rsidR="0050278B">
        <w:fldChar w:fldCharType="begin"/>
      </w:r>
      <w:r w:rsidR="00A271A6">
        <w:instrText xml:space="preserve"> ADDIN EN.CITE &lt;EndNote&gt;&lt;Cite&gt;&lt;Author&gt;NC DEQ&lt;/Author&gt;&lt;Year&gt;2018&lt;/Year&gt;&lt;RecNum&gt;107&lt;/RecNum&gt;&lt;DisplayText&gt;&lt;style face="superscript"&gt;29&lt;/style&gt;&lt;/DisplayText&gt;&lt;record&gt;&lt;rec-number&gt;107&lt;/rec-number&gt;&lt;foreign-keys&gt;&lt;key app="EN" db-id="dda0drsatfxffxedr25prf27evppx2x02dsw" timestamp="1595010763"&gt;107&lt;/key&gt;&lt;/foreign-keys&gt;&lt;ref-type name="Web Page"&gt;12&lt;/ref-type&gt;&lt;contributors&gt;&lt;authors&gt;&lt;author&gt;NC DEQ,&lt;/author&gt;&lt;/authors&gt;&lt;/contributors&gt;&lt;titles&gt;&lt;title&gt;GenX Investigation&lt;/title&gt;&lt;/titles&gt;&lt;dates&gt;&lt;year&gt;2018&lt;/year&gt;&lt;/dates&gt;&lt;urls&gt;&lt;related-urls&gt;&lt;url&gt;https://deq.nc.gov/news/key-issues/genx-investigation/&lt;/url&gt;&lt;/related-urls&gt;&lt;/urls&gt;&lt;/record&gt;&lt;/Cite&gt;&lt;/EndNote&gt;</w:instrText>
      </w:r>
      <w:r w:rsidR="0050278B">
        <w:fldChar w:fldCharType="separate"/>
      </w:r>
      <w:r w:rsidR="00A271A6" w:rsidRPr="00A271A6">
        <w:rPr>
          <w:noProof/>
          <w:vertAlign w:val="superscript"/>
        </w:rPr>
        <w:t>29</w:t>
      </w:r>
      <w:r w:rsidR="0050278B">
        <w:fldChar w:fldCharType="end"/>
      </w:r>
      <w:r w:rsidR="00DA5F39">
        <w:t xml:space="preserve"> </w:t>
      </w:r>
      <w:r w:rsidR="0050278B">
        <w:t>p</w:t>
      </w:r>
      <w:r>
        <w:t xml:space="preserve">rovides, process-level emission rates of </w:t>
      </w:r>
      <w:r w:rsidR="004B50CC">
        <w:t>53</w:t>
      </w:r>
      <w:r>
        <w:t xml:space="preserve"> PFAS compounds</w:t>
      </w:r>
      <w:r w:rsidR="006C1183">
        <w:t xml:space="preserve"> for the year 2017</w:t>
      </w:r>
      <w:r w:rsidR="00E4519F">
        <w:t xml:space="preserve"> (Table S1)</w:t>
      </w:r>
      <w:r w:rsidR="003E570B">
        <w:t xml:space="preserve">, along with </w:t>
      </w:r>
      <w:r>
        <w:t>hydrofluoric acid (HF)</w:t>
      </w:r>
      <w:r w:rsidR="003E570B">
        <w:t xml:space="preserve"> which is</w:t>
      </w:r>
      <w:r>
        <w:t xml:space="preserve"> a hazardous air pollutant (HAP)</w:t>
      </w:r>
      <w:r w:rsidR="003E570B">
        <w:t xml:space="preserve"> listed</w:t>
      </w:r>
      <w:r>
        <w:t xml:space="preserve"> in the</w:t>
      </w:r>
      <w:r w:rsidR="00EE5DD8">
        <w:t xml:space="preserve"> National Emissions Inventory</w:t>
      </w:r>
      <w:r>
        <w:t xml:space="preserve"> </w:t>
      </w:r>
      <w:r w:rsidR="00EE5DD8">
        <w:t>(</w:t>
      </w:r>
      <w:r>
        <w:t>NEI</w:t>
      </w:r>
      <w:r w:rsidR="00EE5DD8">
        <w:t>)</w:t>
      </w:r>
      <w:r>
        <w:t xml:space="preserve">. </w:t>
      </w:r>
      <w:r w:rsidR="000417EF">
        <w:t>T</w:t>
      </w:r>
      <w:r>
        <w:t>otal PFAS emission</w:t>
      </w:r>
      <w:r w:rsidR="000417EF">
        <w:t>s</w:t>
      </w:r>
      <w:r w:rsidR="0070015E">
        <w:t xml:space="preserve"> at the Fayetteville Works facility</w:t>
      </w:r>
      <w:r w:rsidR="000417EF">
        <w:t xml:space="preserve"> were</w:t>
      </w:r>
      <w:r>
        <w:t xml:space="preserve"> 1</w:t>
      </w:r>
      <w:r w:rsidR="00E01FF3">
        <w:t>09,393</w:t>
      </w:r>
      <w:r>
        <w:t xml:space="preserve"> kg</w:t>
      </w:r>
      <w:r w:rsidR="003E570B">
        <w:t xml:space="preserve"> yr</w:t>
      </w:r>
      <w:r w:rsidR="003E570B" w:rsidRPr="003E570B">
        <w:rPr>
          <w:vertAlign w:val="superscript"/>
        </w:rPr>
        <w:t>-1</w:t>
      </w:r>
      <w:r w:rsidR="00B91D9A">
        <w:t xml:space="preserve"> (Fig. 1). </w:t>
      </w:r>
      <w:r w:rsidR="00D351BE">
        <w:t xml:space="preserve">Figure 1 </w:t>
      </w:r>
      <w:r w:rsidR="00663EBB">
        <w:t>classifies</w:t>
      </w:r>
      <w:r w:rsidR="00D351BE">
        <w:t xml:space="preserve"> </w:t>
      </w:r>
      <w:r w:rsidR="0031146A">
        <w:t>compounds</w:t>
      </w:r>
      <w:r w:rsidR="00D351BE">
        <w:t xml:space="preserve"> based on their functional groups</w:t>
      </w:r>
      <w:r w:rsidR="004A4A39">
        <w:t xml:space="preserve"> (Table S2)</w:t>
      </w:r>
      <w:r w:rsidR="00077B64">
        <w:t>, which</w:t>
      </w:r>
      <w:r w:rsidR="00D351BE">
        <w:t xml:space="preserve"> will affect physicochemical properties </w:t>
      </w:r>
      <w:r w:rsidR="00663EBB">
        <w:t>like</w:t>
      </w:r>
      <w:r w:rsidR="00D351BE">
        <w:t xml:space="preserve"> reaction rates and vapor pressures. </w:t>
      </w:r>
      <w:r w:rsidR="003E570B">
        <w:t>W</w:t>
      </w:r>
      <w:r w:rsidR="00D351BE">
        <w:t xml:space="preserve">e denote </w:t>
      </w:r>
      <w:r w:rsidR="00DC5749">
        <w:t xml:space="preserve">simple fluorocarbons </w:t>
      </w:r>
      <w:r w:rsidR="002271DE">
        <w:t xml:space="preserve">and chlorofluorocarbons </w:t>
      </w:r>
      <w:r w:rsidR="00DC5749">
        <w:t xml:space="preserve">as </w:t>
      </w:r>
      <w:r w:rsidR="0031146A">
        <w:t>compounds</w:t>
      </w:r>
      <w:r w:rsidR="00D351BE">
        <w:t xml:space="preserve"> without functional groups</w:t>
      </w:r>
      <w:r w:rsidR="00DC5749">
        <w:t xml:space="preserve"> (e.g.</w:t>
      </w:r>
      <w:r w:rsidR="00D351BE">
        <w:t xml:space="preserve"> CF</w:t>
      </w:r>
      <w:r w:rsidR="00D351BE" w:rsidRPr="001407EA">
        <w:rPr>
          <w:vertAlign w:val="subscript"/>
        </w:rPr>
        <w:t>3</w:t>
      </w:r>
      <w:r w:rsidR="00D351BE">
        <w:t>H</w:t>
      </w:r>
      <w:r w:rsidR="001407EA">
        <w:t xml:space="preserve"> and </w:t>
      </w:r>
      <w:r w:rsidR="00D351BE">
        <w:t>C</w:t>
      </w:r>
      <w:r w:rsidR="001407EA" w:rsidRPr="001407EA">
        <w:rPr>
          <w:vertAlign w:val="subscript"/>
        </w:rPr>
        <w:t>2</w:t>
      </w:r>
      <w:r w:rsidR="001407EA">
        <w:t>F</w:t>
      </w:r>
      <w:r w:rsidR="001407EA" w:rsidRPr="001407EA">
        <w:rPr>
          <w:vertAlign w:val="subscript"/>
        </w:rPr>
        <w:t>3</w:t>
      </w:r>
      <w:r w:rsidR="001407EA">
        <w:t>Cl</w:t>
      </w:r>
      <w:r w:rsidR="001407EA" w:rsidRPr="001407EA">
        <w:rPr>
          <w:vertAlign w:val="subscript"/>
        </w:rPr>
        <w:t>3</w:t>
      </w:r>
      <w:r w:rsidR="00DC5749">
        <w:t>).</w:t>
      </w:r>
      <w:r w:rsidR="00D351BE">
        <w:t xml:space="preserve"> </w:t>
      </w:r>
      <w:r w:rsidR="00DC5749">
        <w:t>These are</w:t>
      </w:r>
      <w:r w:rsidR="00D351BE">
        <w:t xml:space="preserve"> expected to be the least </w:t>
      </w:r>
      <w:r w:rsidR="00DC5749">
        <w:t>susceptible</w:t>
      </w:r>
      <w:r w:rsidR="00B9746D">
        <w:t xml:space="preserve"> to oxidation and phase chang</w:t>
      </w:r>
      <w:r w:rsidR="00B9746D" w:rsidRPr="001D4D79">
        <w:t>e</w:t>
      </w:r>
      <w:r w:rsidR="00D351BE" w:rsidRPr="001D4D79">
        <w:t xml:space="preserve">. </w:t>
      </w:r>
      <w:r w:rsidR="004A4A39">
        <w:t>T</w:t>
      </w:r>
      <w:r w:rsidR="00D55E32">
        <w:t>he three</w:t>
      </w:r>
      <w:r w:rsidR="00A90B4E">
        <w:t xml:space="preserve"> compounds with the largest emissions by mass</w:t>
      </w:r>
      <w:r w:rsidR="00D55E32">
        <w:t xml:space="preserve"> </w:t>
      </w:r>
      <w:r w:rsidR="004A4A39">
        <w:t xml:space="preserve">have 3 or fewer carbons and </w:t>
      </w:r>
      <w:r w:rsidR="00D55E32">
        <w:t>make up 82% (89,722 kg</w:t>
      </w:r>
      <w:r w:rsidR="003E570B">
        <w:t xml:space="preserve"> yr</w:t>
      </w:r>
      <w:r w:rsidR="003E570B" w:rsidRPr="003E570B">
        <w:rPr>
          <w:vertAlign w:val="superscript"/>
        </w:rPr>
        <w:t>-1</w:t>
      </w:r>
      <w:r w:rsidR="00D55E32">
        <w:t>) of the total emissions.</w:t>
      </w:r>
      <w:r w:rsidR="002271DE">
        <w:t xml:space="preserve"> </w:t>
      </w:r>
      <w:r w:rsidR="007776CE">
        <w:t>Eighty-five percent of the total PFAS emissions i</w:t>
      </w:r>
      <w:r w:rsidR="002271DE" w:rsidRPr="00675324">
        <w:t xml:space="preserve">ncludes only terminal groups, </w:t>
      </w:r>
      <w:r w:rsidR="00675324" w:rsidRPr="00675324">
        <w:t>4.6</w:t>
      </w:r>
      <w:r w:rsidR="002271DE" w:rsidRPr="00675324">
        <w:t xml:space="preserve">% includes only internal groups, and </w:t>
      </w:r>
      <w:r w:rsidR="00675324" w:rsidRPr="00675324">
        <w:t>7.9</w:t>
      </w:r>
      <w:r w:rsidR="002271DE" w:rsidRPr="00675324">
        <w:t xml:space="preserve">% includes both internal and terminal groups. The diversity of functionality within these emissions underscores the challenge </w:t>
      </w:r>
      <w:r w:rsidR="002271DE">
        <w:t xml:space="preserve">of understanding the role of atmospheric chemistry in the fate of PFAS air emissions. </w:t>
      </w:r>
    </w:p>
    <w:p w14:paraId="2C9E5DA8" w14:textId="1AC4C5EF" w:rsidR="000C281A" w:rsidRPr="00FB76CB" w:rsidRDefault="00FB76CB" w:rsidP="008B4AC8">
      <w:pPr>
        <w:spacing w:after="0"/>
        <w:ind w:firstLine="720"/>
        <w:jc w:val="both"/>
      </w:pPr>
      <w:r>
        <w:t xml:space="preserve">GenX is </w:t>
      </w:r>
      <w:r w:rsidR="007776CE">
        <w:t>a</w:t>
      </w:r>
      <w:r>
        <w:t xml:space="preserve"> </w:t>
      </w:r>
      <w:r w:rsidR="0029103B">
        <w:t xml:space="preserve">trademark name </w:t>
      </w:r>
      <w:r w:rsidR="007776CE">
        <w:t>often applied to</w:t>
      </w:r>
      <w:r>
        <w:t xml:space="preserve"> HFPO-DA </w:t>
      </w:r>
      <w:r w:rsidRPr="00FB76CB">
        <w:t>(</w:t>
      </w:r>
      <w:r>
        <w:t>hexafluoropropylene oxide dimer acid</w:t>
      </w:r>
      <w:r w:rsidRPr="00FB76CB">
        <w:t>) or the anion of HFPO-DA</w:t>
      </w:r>
      <w:r w:rsidR="007776CE">
        <w:t>(aq)</w:t>
      </w:r>
      <w:r w:rsidRPr="00FB76CB">
        <w:t xml:space="preserve"> which is measured in water (Fig. S</w:t>
      </w:r>
      <w:r w:rsidR="00295587">
        <w:t>1</w:t>
      </w:r>
      <w:r w:rsidRPr="00FB76CB">
        <w:t>)</w:t>
      </w:r>
      <w:r w:rsidRPr="00FB76CB">
        <w:fldChar w:fldCharType="begin"/>
      </w:r>
      <w:r w:rsidR="00A271A6">
        <w:instrText xml:space="preserve"> ADDIN EN.CITE &lt;EndNote&gt;&lt;Cite&gt;&lt;Author&gt;Hopkins&lt;/Author&gt;&lt;Year&gt;2018&lt;/Year&gt;&lt;RecNum&gt;51&lt;/RecNum&gt;&lt;DisplayText&gt;&lt;style face="superscript"&gt;31&lt;/style&gt;&lt;/DisplayText&gt;&lt;record&gt;&lt;rec-number&gt;51&lt;/rec-number&gt;&lt;foreign-keys&gt;&lt;key app="EN" db-id="dda0drsatfxffxedr25prf27evppx2x02dsw" timestamp="1578507647"&gt;51&lt;/key&gt;&lt;/foreign-keys&gt;&lt;ref-type name="Journal Article"&gt;17&lt;/ref-type&gt;&lt;contributors&gt;&lt;authors&gt;&lt;author&gt;Hopkins, Z. R.&lt;/author&gt;&lt;author&gt;Sun, M.&lt;/author&gt;&lt;author&gt;DeWitt, J. C.&lt;/author&gt;&lt;author&gt;Knappe, D. R. U.&lt;/author&gt;&lt;/authors&gt;&lt;/contributors&gt;&lt;titles&gt;&lt;title&gt;Recently Detected Drinking Water Contaminants: GenX and Other Per- and Polyfluoroalkyl Ether Acids&lt;/title&gt;&lt;secondary-title&gt;Journal American Water Works Association&lt;/secondary-title&gt;&lt;/titles&gt;&lt;periodical&gt;&lt;full-title&gt;Journal American Water Works Association&lt;/full-title&gt;&lt;/periodical&gt;&lt;pages&gt;13-28&lt;/pages&gt;&lt;volume&gt;110&lt;/volume&gt;&lt;number&gt;7&lt;/number&gt;&lt;dates&gt;&lt;year&gt;2018&lt;/year&gt;&lt;pub-dates&gt;&lt;date&gt;Jul&lt;/date&gt;&lt;/pub-dates&gt;&lt;/dates&gt;&lt;isbn&gt;2164-4535&lt;/isbn&gt;&lt;accession-num&gt;WOS:000439045800006&lt;/accession-num&gt;&lt;work-type&gt;Article&lt;/work-type&gt;&lt;urls&gt;&lt;related-urls&gt;&lt;url&gt;&amp;lt;Go to ISI&amp;gt;://WOS:000439045800006&lt;/url&gt;&lt;/related-urls&gt;&lt;/urls&gt;&lt;electronic-resource-num&gt;10.1002/awwa.1073&lt;/electronic-resource-num&gt;&lt;/record&gt;&lt;/Cite&gt;&lt;/EndNote&gt;</w:instrText>
      </w:r>
      <w:r w:rsidRPr="00FB76CB">
        <w:fldChar w:fldCharType="separate"/>
      </w:r>
      <w:r w:rsidR="00A271A6" w:rsidRPr="00A271A6">
        <w:rPr>
          <w:noProof/>
          <w:vertAlign w:val="superscript"/>
        </w:rPr>
        <w:t>31</w:t>
      </w:r>
      <w:r w:rsidRPr="00FB76CB">
        <w:fldChar w:fldCharType="end"/>
      </w:r>
      <w:r w:rsidRPr="00FB76CB">
        <w:t xml:space="preserve">. </w:t>
      </w:r>
      <w:r w:rsidR="004A4A39">
        <w:t>T</w:t>
      </w:r>
      <w:r w:rsidRPr="00FB76CB">
        <w:t>he anion HFPO-DA</w:t>
      </w:r>
      <w:r w:rsidR="007776CE">
        <w:t xml:space="preserve">(aq) </w:t>
      </w:r>
      <w:r w:rsidRPr="00FB76CB">
        <w:t xml:space="preserve">can </w:t>
      </w:r>
      <w:r>
        <w:t xml:space="preserve">also </w:t>
      </w:r>
      <w:r w:rsidRPr="00FB76CB">
        <w:t xml:space="preserve">be generated from </w:t>
      </w:r>
      <w:r w:rsidR="000F4997">
        <w:t>the</w:t>
      </w:r>
      <w:r w:rsidR="006D4467">
        <w:t xml:space="preserve"> hydrolysis of the</w:t>
      </w:r>
      <w:r w:rsidR="000F4997">
        <w:t xml:space="preserve"> acyl fluoride, </w:t>
      </w:r>
      <w:r w:rsidRPr="00FB76CB">
        <w:t>HFPO-DAF</w:t>
      </w:r>
      <w:r w:rsidR="000F4997">
        <w:t xml:space="preserve"> (hexafluoropropylene oxide dimer acid</w:t>
      </w:r>
      <w:r w:rsidR="007776CE">
        <w:t xml:space="preserve"> fluoride</w:t>
      </w:r>
      <w:r w:rsidR="000F4997">
        <w:t>),</w:t>
      </w:r>
      <w:r w:rsidR="00365171">
        <w:t xml:space="preserve"> in water</w:t>
      </w:r>
      <w:r w:rsidR="006D4467">
        <w:fldChar w:fldCharType="begin"/>
      </w:r>
      <w:r w:rsidR="00A271A6">
        <w:instrText xml:space="preserve"> ADDIN EN.CITE &lt;EndNote&gt;&lt;Cite&gt;&lt;Author&gt;Bunton&lt;/Author&gt;&lt;Year&gt;1966&lt;/Year&gt;&lt;RecNum&gt;111&lt;/RecNum&gt;&lt;DisplayText&gt;&lt;style face="superscript"&gt;32&lt;/style&gt;&lt;/DisplayText&gt;&lt;record&gt;&lt;rec-number&gt;111&lt;/rec-number&gt;&lt;foreign-keys&gt;&lt;key app="EN" db-id="dda0drsatfxffxedr25prf27evppx2x02dsw" timestamp="1595691867"&gt;111&lt;/key&gt;&lt;/foreign-keys&gt;&lt;ref-type name="Journal Article"&gt;17&lt;/ref-type&gt;&lt;contributors&gt;&lt;authors&gt;&lt;author&gt;Bunton, C. A.&lt;/author&gt;&lt;author&gt;Fendler, J. H.&lt;/author&gt;&lt;/authors&gt;&lt;/contributors&gt;&lt;titles&gt;&lt;title&gt;The Hydrolysis of Acetyl Fluoride&lt;/title&gt;&lt;secondary-title&gt;The Journal of Organic Chemistry&lt;/secondary-title&gt;&lt;/titles&gt;&lt;periodical&gt;&lt;full-title&gt;The Journal of Organic Chemistry&lt;/full-title&gt;&lt;/periodical&gt;&lt;pages&gt;2307-2312&lt;/pages&gt;&lt;volume&gt;31&lt;/volume&gt;&lt;number&gt;7&lt;/number&gt;&lt;dates&gt;&lt;year&gt;1966&lt;/year&gt;&lt;pub-dates&gt;&lt;date&gt;1966/07/01&lt;/date&gt;&lt;/pub-dates&gt;&lt;/dates&gt;&lt;publisher&gt;American Chemical Society&lt;/publisher&gt;&lt;isbn&gt;0022-3263&lt;/isbn&gt;&lt;urls&gt;&lt;related-urls&gt;&lt;url&gt;https://doi.org/10.1021/jo01345a053&lt;/url&gt;&lt;/related-urls&gt;&lt;/urls&gt;&lt;electronic-resource-num&gt;10.1021/jo01345a053&lt;/electronic-resource-num&gt;&lt;/record&gt;&lt;/Cite&gt;&lt;/EndNote&gt;</w:instrText>
      </w:r>
      <w:r w:rsidR="006D4467">
        <w:fldChar w:fldCharType="separate"/>
      </w:r>
      <w:r w:rsidR="00A271A6" w:rsidRPr="00A271A6">
        <w:rPr>
          <w:noProof/>
          <w:vertAlign w:val="superscript"/>
        </w:rPr>
        <w:t>32</w:t>
      </w:r>
      <w:r w:rsidR="006D4467">
        <w:fldChar w:fldCharType="end"/>
      </w:r>
      <w:r w:rsidRPr="00FB76CB">
        <w:t xml:space="preserve"> (Fig. S</w:t>
      </w:r>
      <w:r w:rsidR="00295587">
        <w:t>1</w:t>
      </w:r>
      <w:r w:rsidRPr="00FB76CB">
        <w:t xml:space="preserve">). </w:t>
      </w:r>
      <w:bookmarkStart w:id="8" w:name="_Hlk48317228"/>
      <w:r>
        <w:t>T</w:t>
      </w:r>
      <w:r w:rsidR="006D4467">
        <w:t>hroughout</w:t>
      </w:r>
      <w:r w:rsidR="00097F33">
        <w:t xml:space="preserve"> this work </w:t>
      </w:r>
      <w:r w:rsidR="00F778D2">
        <w:t xml:space="preserve">“total </w:t>
      </w:r>
      <w:r w:rsidR="00097F33">
        <w:t>GenX</w:t>
      </w:r>
      <w:r w:rsidR="00F778D2">
        <w:t>”</w:t>
      </w:r>
      <w:r w:rsidR="00097F33">
        <w:t xml:space="preserve"> refers to</w:t>
      </w:r>
      <w:r w:rsidR="00F778D2">
        <w:t xml:space="preserve"> the sum of </w:t>
      </w:r>
      <w:r w:rsidR="0036696A">
        <w:t>H</w:t>
      </w:r>
      <w:r w:rsidR="00097F33">
        <w:t>FPO-DA</w:t>
      </w:r>
      <w:r w:rsidR="007776CE">
        <w:t xml:space="preserve"> (304.6 kg yr</w:t>
      </w:r>
      <w:r w:rsidR="007776CE" w:rsidRPr="007776CE">
        <w:rPr>
          <w:vertAlign w:val="superscript"/>
        </w:rPr>
        <w:t>-1</w:t>
      </w:r>
      <w:r w:rsidR="007776CE">
        <w:t>)</w:t>
      </w:r>
      <w:r w:rsidR="00F778D2">
        <w:t xml:space="preserve"> and HFPO-DAF</w:t>
      </w:r>
      <w:r w:rsidR="007776CE">
        <w:t xml:space="preserve"> (725.1 kg yr</w:t>
      </w:r>
      <w:r w:rsidR="007776CE" w:rsidRPr="007776CE">
        <w:rPr>
          <w:vertAlign w:val="superscript"/>
        </w:rPr>
        <w:t>-1</w:t>
      </w:r>
      <w:r w:rsidR="007776CE">
        <w:t>)</w:t>
      </w:r>
      <w:r w:rsidR="00F778D2">
        <w:t xml:space="preserve"> in both the gas and condensed phases</w:t>
      </w:r>
      <w:r w:rsidR="00097F33">
        <w:t xml:space="preserve">. </w:t>
      </w:r>
      <w:bookmarkEnd w:id="8"/>
    </w:p>
    <w:p w14:paraId="619D48F5" w14:textId="240C2CB9" w:rsidR="007727FD" w:rsidRDefault="008C349C" w:rsidP="008B4AC8">
      <w:pPr>
        <w:spacing w:after="0"/>
        <w:jc w:val="both"/>
      </w:pPr>
      <w:r w:rsidRPr="008C349C">
        <w:rPr>
          <w:noProof/>
        </w:rPr>
        <w:drawing>
          <wp:inline distT="0" distB="0" distL="0" distR="0" wp14:anchorId="021C8A68" wp14:editId="1BF6590D">
            <wp:extent cx="5486400" cy="2617723"/>
            <wp:effectExtent l="0" t="0" r="0" b="0"/>
            <wp:docPr id="3" name="Picture 2">
              <a:extLst xmlns:a="http://schemas.openxmlformats.org/drawingml/2006/main">
                <a:ext uri="{FF2B5EF4-FFF2-40B4-BE49-F238E27FC236}">
                  <a16:creationId xmlns:a16="http://schemas.microsoft.com/office/drawing/2014/main" id="{A5FC01A2-72ED-4971-996D-EDD4AF0EEBA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A5FC01A2-72ED-4971-996D-EDD4AF0EEBAA}"/>
                        </a:ext>
                      </a:extLst>
                    </pic:cNvPr>
                    <pic:cNvPicPr>
                      <a:picLocks noChangeAspect="1"/>
                    </pic:cNvPicPr>
                  </pic:nvPicPr>
                  <pic:blipFill rotWithShape="1">
                    <a:blip r:embed="rId12"/>
                    <a:srcRect l="3988" t="19192" r="8535" b="6572"/>
                    <a:stretch/>
                  </pic:blipFill>
                  <pic:spPr>
                    <a:xfrm>
                      <a:off x="0" y="0"/>
                      <a:ext cx="5486400" cy="2617723"/>
                    </a:xfrm>
                    <a:prstGeom prst="rect">
                      <a:avLst/>
                    </a:prstGeom>
                  </pic:spPr>
                </pic:pic>
              </a:graphicData>
            </a:graphic>
          </wp:inline>
        </w:drawing>
      </w:r>
    </w:p>
    <w:p w14:paraId="0C5B6D19" w14:textId="77777777" w:rsidR="00886965" w:rsidRPr="00D55E32" w:rsidRDefault="00886965" w:rsidP="00886965">
      <w:pPr>
        <w:spacing w:after="0"/>
        <w:rPr>
          <w:rFonts w:hAnsi="Calibri"/>
          <w:color w:val="000000" w:themeColor="text1"/>
          <w:kern w:val="24"/>
        </w:rPr>
      </w:pPr>
      <w:r w:rsidRPr="00D55E32">
        <w:rPr>
          <w:rFonts w:hAnsi="Calibri"/>
          <w:b/>
          <w:bCs/>
          <w:color w:val="000000" w:themeColor="text1"/>
          <w:kern w:val="24"/>
        </w:rPr>
        <w:t xml:space="preserve">Figure 1. </w:t>
      </w:r>
      <w:r w:rsidRPr="00D55E32">
        <w:rPr>
          <w:rFonts w:hAnsi="Calibri"/>
          <w:color w:val="000000" w:themeColor="text1"/>
          <w:kern w:val="24"/>
        </w:rPr>
        <w:t xml:space="preserve">Facility emissions </w:t>
      </w:r>
      <w:r>
        <w:rPr>
          <w:rFonts w:hAnsi="Calibri"/>
          <w:color w:val="000000" w:themeColor="text1"/>
          <w:kern w:val="24"/>
        </w:rPr>
        <w:t>by</w:t>
      </w:r>
      <w:r w:rsidRPr="00D55E32">
        <w:rPr>
          <w:rFonts w:hAnsi="Calibri"/>
          <w:color w:val="000000" w:themeColor="text1"/>
          <w:kern w:val="24"/>
        </w:rPr>
        <w:t xml:space="preserve"> carbon number, categorized by functional group location. </w:t>
      </w:r>
      <w:r>
        <w:rPr>
          <w:rFonts w:hAnsi="Calibri"/>
          <w:color w:val="000000" w:themeColor="text1"/>
          <w:kern w:val="24"/>
        </w:rPr>
        <w:t xml:space="preserve">Compounds </w:t>
      </w:r>
      <w:r w:rsidRPr="00D55E32">
        <w:rPr>
          <w:rFonts w:hAnsi="Calibri"/>
          <w:color w:val="000000" w:themeColor="text1"/>
          <w:kern w:val="24"/>
        </w:rPr>
        <w:t xml:space="preserve">with </w:t>
      </w:r>
      <w:r>
        <w:rPr>
          <w:rFonts w:hAnsi="Calibri"/>
          <w:color w:val="000000" w:themeColor="text1"/>
          <w:kern w:val="24"/>
        </w:rPr>
        <w:t>un</w:t>
      </w:r>
      <w:r w:rsidRPr="00D55E32">
        <w:rPr>
          <w:rFonts w:hAnsi="Calibri"/>
          <w:color w:val="000000" w:themeColor="text1"/>
          <w:kern w:val="24"/>
        </w:rPr>
        <w:t>known structure are</w:t>
      </w:r>
      <w:r>
        <w:rPr>
          <w:rFonts w:hAnsi="Calibri"/>
          <w:color w:val="000000" w:themeColor="text1"/>
          <w:kern w:val="24"/>
        </w:rPr>
        <w:t xml:space="preserve"> grouped</w:t>
      </w:r>
      <w:r w:rsidRPr="00D55E32">
        <w:rPr>
          <w:rFonts w:hAnsi="Calibri"/>
          <w:color w:val="000000" w:themeColor="text1"/>
          <w:kern w:val="24"/>
        </w:rPr>
        <w:t xml:space="preserve"> in the “NA” bin. A) </w:t>
      </w:r>
      <w:r>
        <w:rPr>
          <w:rFonts w:hAnsi="Calibri"/>
          <w:color w:val="000000" w:themeColor="text1"/>
          <w:kern w:val="24"/>
        </w:rPr>
        <w:t>A</w:t>
      </w:r>
      <w:r w:rsidRPr="00D55E32">
        <w:rPr>
          <w:rFonts w:hAnsi="Calibri"/>
          <w:color w:val="000000" w:themeColor="text1"/>
          <w:kern w:val="24"/>
        </w:rPr>
        <w:t xml:space="preserve">ll </w:t>
      </w:r>
      <w:r>
        <w:rPr>
          <w:rFonts w:hAnsi="Calibri"/>
          <w:color w:val="000000" w:themeColor="text1"/>
          <w:kern w:val="24"/>
        </w:rPr>
        <w:t>compounds</w:t>
      </w:r>
      <w:r w:rsidRPr="00D55E32">
        <w:rPr>
          <w:rFonts w:hAnsi="Calibri"/>
          <w:color w:val="000000" w:themeColor="text1"/>
          <w:kern w:val="24"/>
        </w:rPr>
        <w:t xml:space="preserve">. B) </w:t>
      </w:r>
      <w:r>
        <w:rPr>
          <w:rFonts w:hAnsi="Calibri"/>
          <w:color w:val="000000" w:themeColor="text1"/>
          <w:kern w:val="24"/>
        </w:rPr>
        <w:t>After removing the three compounds with the highest emission rates (TFE, HFPO, and HFP). The * indicates the location of total GenX (HFPO-DA + HFPO-DAF)</w:t>
      </w:r>
      <w:r w:rsidRPr="00D55E32">
        <w:rPr>
          <w:rFonts w:hAnsi="Calibri"/>
          <w:color w:val="000000" w:themeColor="text1"/>
          <w:kern w:val="24"/>
        </w:rPr>
        <w:t>.</w:t>
      </w:r>
    </w:p>
    <w:p w14:paraId="27755C6E" w14:textId="2EF0488D" w:rsidR="007727FD" w:rsidRDefault="007727FD" w:rsidP="008B4AC8">
      <w:pPr>
        <w:jc w:val="both"/>
      </w:pPr>
    </w:p>
    <w:p w14:paraId="78CBFF24" w14:textId="4B5E6417" w:rsidR="00726F06" w:rsidRDefault="0047685D" w:rsidP="008B4AC8">
      <w:pPr>
        <w:jc w:val="both"/>
      </w:pPr>
      <w:r>
        <w:t xml:space="preserve">2.2 </w:t>
      </w:r>
      <w:r w:rsidR="00726F06" w:rsidRPr="00726F06">
        <w:rPr>
          <w:i/>
        </w:rPr>
        <w:t>Physical properties</w:t>
      </w:r>
      <w:r w:rsidR="00726F06">
        <w:t>:</w:t>
      </w:r>
    </w:p>
    <w:p w14:paraId="5A8F2072" w14:textId="5C566A24" w:rsidR="004C7DDA" w:rsidRDefault="00997BC1" w:rsidP="008B4AC8">
      <w:pPr>
        <w:spacing w:after="0"/>
        <w:ind w:firstLine="720"/>
        <w:jc w:val="both"/>
      </w:pPr>
      <w:r w:rsidRPr="00997BC1">
        <w:t>P</w:t>
      </w:r>
      <w:r w:rsidR="00DF03D7" w:rsidRPr="00997BC1">
        <w:t xml:space="preserve">hysicochemical properties </w:t>
      </w:r>
      <w:r w:rsidR="006A51AA">
        <w:t xml:space="preserve">are </w:t>
      </w:r>
      <w:r w:rsidR="00B710F4">
        <w:t>used by CMAQ to predict gas-particle partitioning and influence rates of dry and wet deposition.</w:t>
      </w:r>
      <w:r w:rsidR="00276FC3">
        <w:t xml:space="preserve"> F</w:t>
      </w:r>
      <w:r w:rsidRPr="00997BC1">
        <w:t>ew measurements of these properties exist</w:t>
      </w:r>
      <w:r w:rsidR="00D545DA">
        <w:t xml:space="preserve"> for PFAS</w:t>
      </w:r>
      <w:r w:rsidR="00BA096A">
        <w:t>; they were approximated with</w:t>
      </w:r>
      <w:r w:rsidR="00276FC3">
        <w:t xml:space="preserve"> </w:t>
      </w:r>
      <w:r w:rsidR="00276FC3" w:rsidRPr="00997BC1">
        <w:t xml:space="preserve">property estimation </w:t>
      </w:r>
      <w:r w:rsidR="00276FC3" w:rsidRPr="0002732F">
        <w:t>models (Table S</w:t>
      </w:r>
      <w:r w:rsidR="00276FC3">
        <w:t>2</w:t>
      </w:r>
      <w:r w:rsidR="00276FC3" w:rsidRPr="0002732F">
        <w:t>).</w:t>
      </w:r>
      <w:r w:rsidR="00B710F4">
        <w:t xml:space="preserve"> </w:t>
      </w:r>
      <w:r w:rsidR="00276FC3" w:rsidRPr="0002732F">
        <w:t xml:space="preserve">PFAS </w:t>
      </w:r>
      <w:r w:rsidR="00276FC3" w:rsidRPr="00997BC1">
        <w:t xml:space="preserve">functionalities </w:t>
      </w:r>
      <w:r w:rsidR="00276FC3">
        <w:t>are highly diverse</w:t>
      </w:r>
      <w:r w:rsidR="00276FC3" w:rsidRPr="00997BC1">
        <w:t>,</w:t>
      </w:r>
      <w:r w:rsidR="00276FC3">
        <w:t xml:space="preserve"> therefore</w:t>
      </w:r>
      <w:r w:rsidR="00276FC3" w:rsidRPr="00997BC1">
        <w:t xml:space="preserve"> both solubility- and vapor pressure-driven partitioning to condensed water and organic particles were explored.</w:t>
      </w:r>
      <w:r w:rsidR="00276FC3">
        <w:t xml:space="preserve"> </w:t>
      </w:r>
      <w:r w:rsidR="0047685D">
        <w:t>To predict condensation to the</w:t>
      </w:r>
      <w:r w:rsidR="00230D65">
        <w:t xml:space="preserve"> particulate</w:t>
      </w:r>
      <w:r w:rsidR="0047685D">
        <w:t xml:space="preserve"> organic phase, </w:t>
      </w:r>
      <w:r w:rsidR="001443D0">
        <w:t>we utilized the Open structure-activity/property Relationship App (OPERA) model</w:t>
      </w:r>
      <w:r w:rsidR="001443D0">
        <w:fldChar w:fldCharType="begin"/>
      </w:r>
      <w:r w:rsidR="00A271A6">
        <w:instrText xml:space="preserve"> ADDIN EN.CITE &lt;EndNote&gt;&lt;Cite&gt;&lt;Author&gt;Mansouri&lt;/Author&gt;&lt;Year&gt;2018&lt;/Year&gt;&lt;RecNum&gt;26&lt;/RecNum&gt;&lt;DisplayText&gt;&lt;style face="superscript"&gt;33&lt;/style&gt;&lt;/DisplayText&gt;&lt;record&gt;&lt;rec-number&gt;26&lt;/rec-number&gt;&lt;foreign-keys&gt;&lt;key app="EN" db-id="dda0drsatfxffxedr25prf27evppx2x02dsw" timestamp="1573574246"&gt;26&lt;/key&gt;&lt;/foreign-keys&gt;&lt;ref-type name="Journal Article"&gt;17&lt;/ref-type&gt;&lt;contributors&gt;&lt;authors&gt;&lt;author&gt;Mansouri, Kamel&lt;/author&gt;&lt;author&gt;Grulke, Chris M.&lt;/author&gt;&lt;author&gt;Judson, Richard S.&lt;/author&gt;&lt;author&gt;Williams, Antony J.&lt;/author&gt;&lt;/authors&gt;&lt;/contributors&gt;&lt;titles&gt;&lt;title&gt;OPERA models for predicting physicochemical properties and environmental fate endpoints&lt;/title&gt;&lt;secondary-title&gt;Journal of Cheminformatics&lt;/secondary-title&gt;&lt;/titles&gt;&lt;periodical&gt;&lt;full-title&gt;Journal of Cheminformatics&lt;/full-title&gt;&lt;/periodical&gt;&lt;pages&gt;10&lt;/pages&gt;&lt;volume&gt;10&lt;/volume&gt;&lt;number&gt;1&lt;/number&gt;&lt;dates&gt;&lt;year&gt;2018&lt;/year&gt;&lt;pub-dates&gt;&lt;date&gt;2018/03/08&lt;/date&gt;&lt;/pub-dates&gt;&lt;/dates&gt;&lt;isbn&gt;1758-2946&lt;/isbn&gt;&lt;urls&gt;&lt;related-urls&gt;&lt;url&gt;https://doi.org/10.1186/s13321-018-0263-1&lt;/url&gt;&lt;/related-urls&gt;&lt;/urls&gt;&lt;electronic-resource-num&gt;10.1186/s13321-018-0263-1&lt;/electronic-resource-num&gt;&lt;/record&gt;&lt;/Cite&gt;&lt;/EndNote&gt;</w:instrText>
      </w:r>
      <w:r w:rsidR="001443D0">
        <w:fldChar w:fldCharType="separate"/>
      </w:r>
      <w:r w:rsidR="00A271A6" w:rsidRPr="00A271A6">
        <w:rPr>
          <w:noProof/>
          <w:vertAlign w:val="superscript"/>
        </w:rPr>
        <w:t>33</w:t>
      </w:r>
      <w:r w:rsidR="001443D0">
        <w:fldChar w:fldCharType="end"/>
      </w:r>
      <w:r w:rsidR="001443D0">
        <w:t xml:space="preserve"> to estimate the saturation vapor concentration</w:t>
      </w:r>
      <w:r w:rsidR="0029103B">
        <w:t xml:space="preserve">, </w:t>
      </w:r>
      <w:r w:rsidR="001443D0">
        <w:t>C*</w:t>
      </w:r>
      <w:r w:rsidR="001443D0">
        <w:fldChar w:fldCharType="begin">
          <w:fldData xml:space="preserve">PEVuZE5vdGU+PENpdGU+PEF1dGhvcj5QYW5rb3c8L0F1dGhvcj48WWVhcj4xOTk0PC9ZZWFyPjxS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</w:fldData>
        </w:fldChar>
      </w:r>
      <w:r w:rsidR="00A271A6">
        <w:instrText xml:space="preserve"> ADDIN EN.CITE </w:instrText>
      </w:r>
      <w:r w:rsidR="00A271A6">
        <w:fldChar w:fldCharType="begin">
          <w:fldData xml:space="preserve">PEVuZE5vdGU+PENpdGU+PEF1dGhvcj5QYW5rb3c8L0F1dGhvcj48WWVhcj4xOTk0PC9ZZWFyPjxS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</w:fldData>
        </w:fldChar>
      </w:r>
      <w:r w:rsidR="00A271A6">
        <w:instrText xml:space="preserve"> ADDIN EN.CITE.DATA </w:instrText>
      </w:r>
      <w:r w:rsidR="00A271A6">
        <w:fldChar w:fldCharType="end"/>
      </w:r>
      <w:r w:rsidR="001443D0">
        <w:fldChar w:fldCharType="separate"/>
      </w:r>
      <w:r w:rsidR="00A271A6" w:rsidRPr="00A271A6">
        <w:rPr>
          <w:noProof/>
          <w:vertAlign w:val="superscript"/>
        </w:rPr>
        <w:t xml:space="preserve">34, </w:t>
      </w:r>
      <w:r w:rsidR="00A271A6" w:rsidRPr="00A271A6">
        <w:rPr>
          <w:noProof/>
          <w:vertAlign w:val="superscript"/>
        </w:rPr>
        <w:lastRenderedPageBreak/>
        <w:t>35</w:t>
      </w:r>
      <w:r w:rsidR="001443D0">
        <w:fldChar w:fldCharType="end"/>
      </w:r>
      <w:r w:rsidR="001443D0">
        <w:t xml:space="preserve">. </w:t>
      </w:r>
      <w:r w:rsidR="00E32AD1">
        <w:t>The predicted C* values range from 2.0</w:t>
      </w:r>
      <w:r w:rsidR="00E32AD1">
        <w:rPr>
          <w:rFonts w:cstheme="minorHAnsi"/>
        </w:rPr>
        <w:t>×</w:t>
      </w:r>
      <w:r w:rsidR="00E32AD1">
        <w:t>10</w:t>
      </w:r>
      <w:r w:rsidR="00E32AD1">
        <w:rPr>
          <w:vertAlign w:val="superscript"/>
        </w:rPr>
        <w:t>4</w:t>
      </w:r>
      <w:r w:rsidR="00E32AD1">
        <w:t xml:space="preserve"> to 3.6</w:t>
      </w:r>
      <w:r w:rsidR="00E32AD1">
        <w:rPr>
          <w:rFonts w:cstheme="minorHAnsi"/>
        </w:rPr>
        <w:t>×</w:t>
      </w:r>
      <w:r w:rsidR="00E32AD1">
        <w:t>10</w:t>
      </w:r>
      <w:r w:rsidR="00E32AD1">
        <w:rPr>
          <w:vertAlign w:val="superscript"/>
        </w:rPr>
        <w:t>12</w:t>
      </w:r>
      <w:r w:rsidR="00E32AD1">
        <w:t xml:space="preserve"> </w:t>
      </w:r>
      <w:r w:rsidR="00E32AD1">
        <w:rPr>
          <w:rFonts w:cstheme="minorHAnsi"/>
        </w:rPr>
        <w:t>µ</w:t>
      </w:r>
      <w:r w:rsidR="00E32AD1">
        <w:t>g m</w:t>
      </w:r>
      <w:r w:rsidR="00E32AD1" w:rsidRPr="002D72E7">
        <w:rPr>
          <w:vertAlign w:val="superscript"/>
        </w:rPr>
        <w:t>-3</w:t>
      </w:r>
      <w:r w:rsidR="00E32AD1" w:rsidRPr="002271DE">
        <w:t xml:space="preserve"> (</w:t>
      </w:r>
      <w:r w:rsidR="00E32AD1" w:rsidRPr="0002732F">
        <w:t>Table S</w:t>
      </w:r>
      <w:r w:rsidR="00F513BA">
        <w:t>2</w:t>
      </w:r>
      <w:r w:rsidR="00E32AD1" w:rsidRPr="002271DE">
        <w:t>)</w:t>
      </w:r>
      <w:r w:rsidR="009309F0">
        <w:t xml:space="preserve"> which can vary up to 7 orders of magnitude from measurements when they exist for comparison (Table S3)</w:t>
      </w:r>
      <w:r w:rsidR="00DE5067">
        <w:t>, although OPERA was shown to most accurately predict C* for a series of PFAS compared to other common property estimation models</w:t>
      </w:r>
      <w:r w:rsidR="00DE5067">
        <w:fldChar w:fldCharType="begin">
          <w:fldData xml:space="preserve">PEVuZE5vdGU+PENpdGU+PEF1dGhvcj5MYW1waWM8L0F1dGhvcj48WWVhcj4yMDIwPC9ZZWFyPjxS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</w:fldData>
        </w:fldChar>
      </w:r>
      <w:r w:rsidR="00DE5067">
        <w:instrText xml:space="preserve"> ADDIN EN.CITE </w:instrText>
      </w:r>
      <w:r w:rsidR="00DE5067">
        <w:fldChar w:fldCharType="begin">
          <w:fldData xml:space="preserve">PEVuZE5vdGU+PENpdGU+PEF1dGhvcj5MYW1waWM8L0F1dGhvcj48WWVhcj4yMDIwPC9ZZWFyPjxS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</w:fldData>
        </w:fldChar>
      </w:r>
      <w:r w:rsidR="00DE5067">
        <w:instrText xml:space="preserve"> ADDIN EN.CITE.DATA </w:instrText>
      </w:r>
      <w:r w:rsidR="00DE5067">
        <w:fldChar w:fldCharType="end"/>
      </w:r>
      <w:r w:rsidR="00DE5067">
        <w:fldChar w:fldCharType="separate"/>
      </w:r>
      <w:r w:rsidR="00DE5067" w:rsidRPr="00DE5067">
        <w:rPr>
          <w:noProof/>
          <w:vertAlign w:val="superscript"/>
        </w:rPr>
        <w:t>36</w:t>
      </w:r>
      <w:r w:rsidR="00DE5067">
        <w:fldChar w:fldCharType="end"/>
      </w:r>
      <w:r w:rsidR="00E32AD1">
        <w:t xml:space="preserve">. The enthalpy of vaporization (ACD/labs, </w:t>
      </w:r>
      <w:hyperlink r:id="rId13" w:history="1">
        <w:r w:rsidR="00E32AD1" w:rsidRPr="000303BC">
          <w:rPr>
            <w:rStyle w:val="Hyperlink"/>
          </w:rPr>
          <w:t>http://www.chemspider.com/</w:t>
        </w:r>
      </w:hyperlink>
      <w:r w:rsidR="00E32AD1">
        <w:t>)</w:t>
      </w:r>
      <w:r w:rsidR="008433A2">
        <w:t>,</w:t>
      </w:r>
      <w:r w:rsidR="00E32AD1">
        <w:t xml:space="preserve"> used to adjust the volatility to atmospheric temperature, </w:t>
      </w:r>
      <w:r w:rsidR="008433A2">
        <w:t xml:space="preserve">range </w:t>
      </w:r>
      <w:r w:rsidR="00E32AD1">
        <w:t>from 17.</w:t>
      </w:r>
      <w:r w:rsidR="000F4338">
        <w:t>2</w:t>
      </w:r>
      <w:r w:rsidR="00E32AD1">
        <w:t xml:space="preserve"> to 56.8 kJ mol</w:t>
      </w:r>
      <w:r w:rsidR="00E32AD1" w:rsidRPr="0063700E">
        <w:rPr>
          <w:vertAlign w:val="superscript"/>
        </w:rPr>
        <w:t>-1</w:t>
      </w:r>
      <w:r w:rsidR="00E32AD1">
        <w:t>.</w:t>
      </w:r>
      <w:r w:rsidR="00AC7A39">
        <w:t xml:space="preserve"> </w:t>
      </w:r>
      <w:r w:rsidR="004F313D">
        <w:t xml:space="preserve">Henry’s Law constants were estimated with OPERA to model </w:t>
      </w:r>
      <w:r w:rsidR="00AC7A39">
        <w:t>solubility driven condensation to the aqueous phase of atmospheric particles, cloud liquid water, and aqueous ground surfaces (e.g. bodies of water, leaf stomata, etc.)</w:t>
      </w:r>
      <w:r w:rsidR="004F313D">
        <w:t>, ranging</w:t>
      </w:r>
      <w:r w:rsidR="00D058FA">
        <w:t xml:space="preserve"> from insoluble to slightly soluble</w:t>
      </w:r>
      <w:r w:rsidR="004F313D">
        <w:t xml:space="preserve"> (</w:t>
      </w:r>
      <w:r w:rsidR="00CD3FCE" w:rsidRPr="00E3688D">
        <w:t>8.6 x 10</w:t>
      </w:r>
      <w:r w:rsidR="00CD3FCE" w:rsidRPr="00E3688D">
        <w:rPr>
          <w:vertAlign w:val="superscript"/>
        </w:rPr>
        <w:t>-3</w:t>
      </w:r>
      <w:r w:rsidR="00AC7A39" w:rsidRPr="00E3688D">
        <w:t xml:space="preserve"> to </w:t>
      </w:r>
      <w:r w:rsidR="00CD3FCE" w:rsidRPr="00E3688D">
        <w:t xml:space="preserve">4.2 </w:t>
      </w:r>
      <w:r w:rsidR="00CD3FCE" w:rsidRPr="00E3688D">
        <w:rPr>
          <w:rFonts w:cstheme="minorHAnsi"/>
        </w:rPr>
        <w:t>×</w:t>
      </w:r>
      <w:r w:rsidR="00CD3FCE" w:rsidRPr="00E3688D">
        <w:t xml:space="preserve"> 10</w:t>
      </w:r>
      <w:r w:rsidR="00CD3FCE" w:rsidRPr="00E3688D">
        <w:rPr>
          <w:vertAlign w:val="superscript"/>
        </w:rPr>
        <w:t>6</w:t>
      </w:r>
      <w:r w:rsidR="00AC7A39" w:rsidRPr="00E3688D">
        <w:t xml:space="preserve"> M atm</w:t>
      </w:r>
      <w:r w:rsidR="00AC7A39" w:rsidRPr="00E3688D">
        <w:rPr>
          <w:vertAlign w:val="superscript"/>
        </w:rPr>
        <w:t>-1</w:t>
      </w:r>
      <w:r w:rsidR="004F313D">
        <w:t>)</w:t>
      </w:r>
      <w:r w:rsidR="00AC7A39">
        <w:t xml:space="preserve">. This </w:t>
      </w:r>
      <w:r w:rsidR="00CA6ECD">
        <w:t xml:space="preserve">result is </w:t>
      </w:r>
      <w:r w:rsidR="006F51BF">
        <w:t xml:space="preserve">broadly </w:t>
      </w:r>
      <w:r w:rsidR="00D42A6F">
        <w:t>consistent with</w:t>
      </w:r>
      <w:r w:rsidR="00AC7A39">
        <w:t xml:space="preserve"> the hydrophobic nature of the fluorinated tails.</w:t>
      </w:r>
      <w:r w:rsidR="00B710F4">
        <w:t xml:space="preserve"> We assume </w:t>
      </w:r>
      <w:r w:rsidR="00433F51">
        <w:t>all PFAS compounds are</w:t>
      </w:r>
      <w:r w:rsidR="00B710F4">
        <w:t xml:space="preserve"> emitted in the gas phase (See PFAS Emissions in the SI). </w:t>
      </w:r>
      <w:r w:rsidR="00E32AD1" w:rsidRPr="004B791B">
        <w:t>T</w:t>
      </w:r>
      <w:r w:rsidR="00BF2DAA" w:rsidRPr="004B791B">
        <w:t>he role of s</w:t>
      </w:r>
      <w:r w:rsidR="00BF2DAA">
        <w:t xml:space="preserve">urface interactions of PFAS compounds with other atmospheric constituents, </w:t>
      </w:r>
      <w:r w:rsidR="00A4495E">
        <w:t>possibly resulting in micelles or surface coated particles for example</w:t>
      </w:r>
      <w:r w:rsidR="00E32AD1">
        <w:t xml:space="preserve">, </w:t>
      </w:r>
      <w:r w:rsidR="00276FC3">
        <w:t>is unknown</w:t>
      </w:r>
      <w:r w:rsidR="00BF2DAA">
        <w:t xml:space="preserve">. PFAS are designed for their surfactant properties and it is unclear to what extent those properties impact their own phase partitioning or the partitioning of other </w:t>
      </w:r>
      <w:r w:rsidR="00570883">
        <w:t>compounds</w:t>
      </w:r>
      <w:r w:rsidR="00BF2DAA">
        <w:t>.</w:t>
      </w:r>
      <w:r w:rsidR="00B335F3" w:rsidRPr="00F479AC">
        <w:t xml:space="preserve"> </w:t>
      </w:r>
    </w:p>
    <w:p w14:paraId="1A08203A" w14:textId="77777777" w:rsidR="0080137C" w:rsidRPr="00F479AC" w:rsidRDefault="0080137C" w:rsidP="008B4AC8">
      <w:pPr>
        <w:spacing w:after="0"/>
        <w:ind w:firstLine="720"/>
        <w:jc w:val="both"/>
      </w:pPr>
    </w:p>
    <w:p w14:paraId="206391ED" w14:textId="11F01E08" w:rsidR="00DA6082" w:rsidRDefault="00DA6082" w:rsidP="008B4AC8">
      <w:pPr>
        <w:jc w:val="both"/>
        <w:rPr>
          <w:i/>
        </w:rPr>
      </w:pPr>
      <w:r>
        <w:rPr>
          <w:i/>
        </w:rPr>
        <w:t>2.3 CMAQ-PFAS configuration</w:t>
      </w:r>
    </w:p>
    <w:p w14:paraId="0A7627E2" w14:textId="372D9AC3" w:rsidR="00DA6082" w:rsidRDefault="00DA6082" w:rsidP="008B4AC8">
      <w:pPr>
        <w:spacing w:after="0"/>
        <w:ind w:firstLine="720"/>
        <w:jc w:val="both"/>
      </w:pPr>
      <w:r>
        <w:t>CMAQ v5.3</w:t>
      </w:r>
      <w:r w:rsidR="00A23B95">
        <w:t>.</w:t>
      </w:r>
      <w:r w:rsidR="00F479AC">
        <w:t>2</w:t>
      </w:r>
      <w:r w:rsidR="00A23B95">
        <w:fldChar w:fldCharType="begin"/>
      </w:r>
      <w:r w:rsidR="00DE5067">
        <w:instrText xml:space="preserve"> ADDIN EN.CITE &lt;EndNote&gt;&lt;Cite&gt;&lt;Author&gt;US EPA Office of Research and Development&lt;/Author&gt;&lt;Year&gt;2019&lt;/Year&gt;&lt;RecNum&gt;61&lt;/RecNum&gt;&lt;DisplayText&gt;&lt;style face="superscript"&gt;37&lt;/style&gt;&lt;/DisplayText&gt;&lt;record&gt;&lt;rec-number&gt;61&lt;/rec-number&gt;&lt;foreign-keys&gt;&lt;key app="EN" db-id="dda0drsatfxffxedr25prf27evppx2x02dsw" timestamp="1587231122"&gt;61&lt;/key&gt;&lt;/foreign-keys&gt;&lt;ref-type name="Computer Program"&gt;9&lt;/ref-type&gt;&lt;contributors&gt;&lt;authors&gt;&lt;author&gt;US EPA Office of Research and Development, &lt;/author&gt;&lt;/authors&gt;&lt;/contributors&gt;&lt;titles&gt;&lt;title&gt;CMAQ&lt;/title&gt;&lt;/titles&gt;&lt;edition&gt;v5.3.1&lt;/edition&gt;&lt;dates&gt;&lt;year&gt;2019&lt;/year&gt;&lt;/dates&gt;&lt;urls&gt;&lt;/urls&gt;&lt;electronic-resource-num&gt;10.5281/zenodo.3585898&lt;/electronic-resource-num&gt;&lt;/record&gt;&lt;/Cite&gt;&lt;/EndNote&gt;</w:instrText>
      </w:r>
      <w:r w:rsidR="00A23B95">
        <w:fldChar w:fldCharType="separate"/>
      </w:r>
      <w:r w:rsidR="00DE5067" w:rsidRPr="00DE5067">
        <w:rPr>
          <w:noProof/>
          <w:vertAlign w:val="superscript"/>
        </w:rPr>
        <w:t>37</w:t>
      </w:r>
      <w:r w:rsidR="00A23B95">
        <w:fldChar w:fldCharType="end"/>
      </w:r>
      <w:r>
        <w:t xml:space="preserve"> was </w:t>
      </w:r>
      <w:r w:rsidR="00B710F4">
        <w:t>applied to</w:t>
      </w:r>
      <w:r>
        <w:t xml:space="preserve"> a </w:t>
      </w:r>
      <w:r w:rsidRPr="00A42981">
        <w:t>260 km x 244 km</w:t>
      </w:r>
      <w:r>
        <w:t xml:space="preserve"> domain across Eastern North Carolina and Northeastern </w:t>
      </w:r>
      <w:r w:rsidRPr="00072D2F">
        <w:t>South Carolina, USA, with 1 km x 1 km horizontal resolution and ~1 minute time resolution</w:t>
      </w:r>
      <w:r w:rsidR="00BF2DAA" w:rsidRPr="00072D2F">
        <w:t xml:space="preserve"> (Fig. S</w:t>
      </w:r>
      <w:r w:rsidR="00072D2F" w:rsidRPr="00072D2F">
        <w:t>2</w:t>
      </w:r>
      <w:r w:rsidR="00BF2DAA" w:rsidRPr="00072D2F">
        <w:t>)</w:t>
      </w:r>
      <w:r>
        <w:t>.</w:t>
      </w:r>
      <w:r w:rsidR="00BF2DAA">
        <w:t xml:space="preserve"> The model was run for January through December 2018</w:t>
      </w:r>
      <w:r w:rsidR="00B710F4">
        <w:t>,</w:t>
      </w:r>
      <w:r w:rsidR="00BF2DAA">
        <w:t xml:space="preserve"> coincid</w:t>
      </w:r>
      <w:r w:rsidR="00B710F4">
        <w:t>ing</w:t>
      </w:r>
      <w:r w:rsidR="00BF2DAA">
        <w:t xml:space="preserve"> with NC</w:t>
      </w:r>
      <w:r w:rsidR="00EC19F7">
        <w:t xml:space="preserve"> </w:t>
      </w:r>
      <w:r w:rsidR="00BF2DAA">
        <w:t>DEQ’s deposition measurements of</w:t>
      </w:r>
      <w:r w:rsidR="00433F51">
        <w:t xml:space="preserve"> total</w:t>
      </w:r>
      <w:r w:rsidR="00BF2DAA">
        <w:t xml:space="preserve"> GenX </w:t>
      </w:r>
      <w:r w:rsidR="00EC19F7">
        <w:t>surrounding</w:t>
      </w:r>
      <w:r w:rsidR="00BF2DAA">
        <w:t xml:space="preserve"> the facility (section 2.5).</w:t>
      </w:r>
      <w:r>
        <w:t xml:space="preserve"> </w:t>
      </w:r>
      <w:bookmarkStart w:id="9" w:name="_Hlk38016929"/>
      <w:bookmarkStart w:id="10" w:name="_Hlk47625128"/>
      <w:r>
        <w:t>Meteorological input</w:t>
      </w:r>
      <w:r w:rsidR="00E00FAF">
        <w:t>s</w:t>
      </w:r>
      <w:r>
        <w:t xml:space="preserve"> </w:t>
      </w:r>
      <w:r w:rsidR="00E00FAF">
        <w:t xml:space="preserve">were </w:t>
      </w:r>
      <w:r w:rsidR="00BF2DAA">
        <w:t>simulated</w:t>
      </w:r>
      <w:r w:rsidR="00E00FAF">
        <w:t xml:space="preserve"> using the</w:t>
      </w:r>
      <w:r>
        <w:t xml:space="preserve"> Weather Research and Forecasting model (WRF), Advanced Research WRF core (ARW) version </w:t>
      </w:r>
      <w:r w:rsidRPr="00DA6082">
        <w:t>4.1.1</w:t>
      </w:r>
      <w:r w:rsidR="00035F32">
        <w:fldChar w:fldCharType="begin"/>
      </w:r>
      <w:r w:rsidR="00DE5067">
        <w:instrText xml:space="preserve"> ADDIN EN.CITE &lt;EndNote&gt;&lt;Cite&gt;&lt;Author&gt;Skamarock&lt;/Author&gt;&lt;Year&gt;2019&lt;/Year&gt;&lt;RecNum&gt;62&lt;/RecNum&gt;&lt;DisplayText&gt;&lt;style face="superscript"&gt;38&lt;/style&gt;&lt;/DisplayText&gt;&lt;record&gt;&lt;rec-number&gt;62&lt;/rec-number&gt;&lt;foreign-keys&gt;&lt;key app="EN" db-id="dda0drsatfxffxedr25prf27evppx2x02dsw" timestamp="1587494248"&gt;62&lt;/key&gt;&lt;/foreign-keys&gt;&lt;ref-type name="Report"&gt;27&lt;/ref-type&gt;&lt;contributors&gt;&lt;authors&gt;&lt;author&gt;Skamarock, W. C., J. B. Klemp, J. Dudhia, D. O. Gill, Z. Liu, J. Berner, W. Wang, J. G. Powers, M. G. Duda, D. M. Barker, X.-Y. Huang&lt;/author&gt;&lt;/authors&gt;&lt;/contributors&gt;&lt;titles&gt;&lt;title&gt;A Description of the Advanced Research WRF Version 4. NCAR Tech. Note NCAR/TN-556+STR&lt;/title&gt;&lt;/titles&gt;&lt;pages&gt;145&lt;/pages&gt;&lt;dates&gt;&lt;year&gt;2019&lt;/year&gt;&lt;/dates&gt;&lt;urls&gt;&lt;/urls&gt;&lt;electronic-resource-num&gt;10.5065/1dfh-6p97&lt;/electronic-resource-num&gt;&lt;/record&gt;&lt;/Cite&gt;&lt;/EndNote&gt;</w:instrText>
      </w:r>
      <w:r w:rsidR="00035F32">
        <w:fldChar w:fldCharType="separate"/>
      </w:r>
      <w:r w:rsidR="00DE5067" w:rsidRPr="00DE5067">
        <w:rPr>
          <w:noProof/>
          <w:vertAlign w:val="superscript"/>
        </w:rPr>
        <w:t>38</w:t>
      </w:r>
      <w:r w:rsidR="00035F32">
        <w:fldChar w:fldCharType="end"/>
      </w:r>
      <w:bookmarkEnd w:id="9"/>
      <w:r w:rsidR="00A53112">
        <w:t xml:space="preserve"> (</w:t>
      </w:r>
      <w:r w:rsidR="0060384E">
        <w:t>see</w:t>
      </w:r>
      <w:r w:rsidR="00B710F4">
        <w:t xml:space="preserve"> WRF Modeling in the SI</w:t>
      </w:r>
      <w:r w:rsidR="00A53112">
        <w:t>)</w:t>
      </w:r>
      <w:r>
        <w:t xml:space="preserve">. </w:t>
      </w:r>
      <w:bookmarkEnd w:id="10"/>
      <w:r w:rsidR="00A23B95">
        <w:t>B</w:t>
      </w:r>
      <w:r>
        <w:t>oundary conditions were processed from a series of nested CMAQ simulations from a hemispheric domain at 108 km x 108 km</w:t>
      </w:r>
      <w:r w:rsidR="00BF2DAA">
        <w:t xml:space="preserve">, through </w:t>
      </w:r>
      <w:r>
        <w:t>a continental U.S. domain at 12 km x 12 km</w:t>
      </w:r>
      <w:r w:rsidR="00BF2DAA">
        <w:t xml:space="preserve">, and finally through </w:t>
      </w:r>
      <w:r>
        <w:t xml:space="preserve">an Eastern U.S. domain at 4 km x 4 km. </w:t>
      </w:r>
      <w:r w:rsidR="00625764">
        <w:t>G</w:t>
      </w:r>
      <w:r>
        <w:t>as-phase chemical kinetics were simulated via a modified version of Carbon Bond 6 (CB</w:t>
      </w:r>
      <w:r w:rsidRPr="00BB35B9">
        <w:t>6r3</w:t>
      </w:r>
      <w:r>
        <w:t>)</w:t>
      </w:r>
      <w:r>
        <w:fldChar w:fldCharType="begin"/>
      </w:r>
      <w:r w:rsidR="00DE5067">
        <w:instrText xml:space="preserve"> ADDIN EN.CITE &lt;EndNote&gt;&lt;Cite&gt;&lt;Author&gt;Luecken&lt;/Author&gt;&lt;Year&gt;2019&lt;/Year&gt;&lt;RecNum&gt;28&lt;/RecNum&gt;&lt;DisplayText&gt;&lt;style face="superscript"&gt;39&lt;/style&gt;&lt;/DisplayText&gt;&lt;record&gt;&lt;rec-number&gt;28&lt;/rec-number&gt;&lt;foreign-keys&gt;&lt;key app="EN" db-id="dda0drsatfxffxedr25prf27evppx2x02dsw" timestamp="1573576656"&gt;28&lt;/key&gt;&lt;/foreign-keys&gt;&lt;ref-type name="Journal Article"&gt;17&lt;/ref-type&gt;&lt;contributors&gt;&lt;authors&gt;&lt;author&gt;Luecken, D. J.&lt;/author&gt;&lt;author&gt;Yarwood, G.&lt;/author&gt;&lt;author&gt;Hutzell, W. T.&lt;/author&gt;&lt;/authors&gt;&lt;/contributors&gt;&lt;titles&gt;&lt;title&gt;Multipollutant modeling of ozone, reactive nitrogen and HAPs across the continental US with CMAQ-CB6&lt;/title&gt;&lt;secondary-title&gt;Atmospheric Environment&lt;/secondary-title&gt;&lt;/titles&gt;&lt;periodical&gt;&lt;full-title&gt;Atmospheric Environment&lt;/full-title&gt;&lt;/periodical&gt;&lt;pages&gt;62-72&lt;/pages&gt;&lt;volume&gt;201&lt;/volume&gt;&lt;dates&gt;&lt;year&gt;2019&lt;/year&gt;&lt;pub-dates&gt;&lt;date&gt;Mar&lt;/date&gt;&lt;/pub-dates&gt;&lt;/dates&gt;&lt;isbn&gt;1352-2310&lt;/isbn&gt;&lt;accession-num&gt;WOS:000459837900007&lt;/accession-num&gt;&lt;urls&gt;&lt;related-urls&gt;&lt;url&gt;&amp;lt;Go to ISI&amp;gt;://WOS:000459837900007&lt;/url&gt;&lt;/related-urls&gt;&lt;/urls&gt;&lt;electronic-resource-num&gt;10.1016/j.atmosenv.2018.11.060&lt;/electronic-resource-num&gt;&lt;/record&gt;&lt;/Cite&gt;&lt;/EndNote&gt;</w:instrText>
      </w:r>
      <w:r>
        <w:fldChar w:fldCharType="separate"/>
      </w:r>
      <w:r w:rsidR="00DE5067" w:rsidRPr="00DE5067">
        <w:rPr>
          <w:noProof/>
          <w:vertAlign w:val="superscript"/>
        </w:rPr>
        <w:t>39</w:t>
      </w:r>
      <w:r>
        <w:fldChar w:fldCharType="end"/>
      </w:r>
      <w:r>
        <w:t xml:space="preserve"> and </w:t>
      </w:r>
      <w:r w:rsidR="00E66CC6">
        <w:t>inorganic aerosol formation</w:t>
      </w:r>
      <w:r>
        <w:t xml:space="preserve"> </w:t>
      </w:r>
      <w:r w:rsidR="00E66CC6">
        <w:t>(</w:t>
      </w:r>
      <w:r>
        <w:t>AERO7</w:t>
      </w:r>
      <w:r w:rsidR="00E66CC6">
        <w:t xml:space="preserve">) </w:t>
      </w:r>
      <w:r w:rsidR="002415B2">
        <w:t xml:space="preserve">was </w:t>
      </w:r>
      <w:r w:rsidR="00E66CC6">
        <w:t>consistent with Nolte et al.</w:t>
      </w:r>
      <w:r>
        <w:fldChar w:fldCharType="begin"/>
      </w:r>
      <w:r w:rsidR="00DE5067">
        <w:instrText xml:space="preserve"> ADDIN EN.CITE &lt;EndNote&gt;&lt;Cite ExcludeAuth="1"&gt;&lt;Author&gt;Nolte&lt;/Author&gt;&lt;Year&gt;2015&lt;/Year&gt;&lt;RecNum&gt;29&lt;/RecNum&gt;&lt;DisplayText&gt;&lt;style face="superscript"&gt;40&lt;/style&gt;&lt;/DisplayText&gt;&lt;record&gt;&lt;rec-number&gt;29&lt;/rec-number&gt;&lt;foreign-keys&gt;&lt;key app="EN" db-id="dda0drsatfxffxedr25prf27evppx2x02dsw" timestamp="1573577028"&gt;29&lt;/key&gt;&lt;/foreign-keys&gt;&lt;ref-type name="Journal Article"&gt;17&lt;/ref-type&gt;&lt;contributors&gt;&lt;authors&gt;&lt;author&gt;Nolte, C. G.&lt;/author&gt;&lt;author&gt;Appel, K. W.&lt;/author&gt;&lt;author&gt;Kelly, J. T.&lt;/author&gt;&lt;author&gt;Bhave, P. V.&lt;/author&gt;&lt;author&gt;Fahey, K. M.&lt;/author&gt;&lt;author&gt;Collett Jr, J. L.&lt;/author&gt;&lt;author&gt;Zhang, L.&lt;/author&gt;&lt;author&gt;Young, J. O.&lt;/author&gt;&lt;/authors&gt;&lt;/contributors&gt;&lt;titles&gt;&lt;title&gt;Evaluation of the Community Multiscale Air Quality (CMAQ) model v5.0 against size-resolved measurements of inorganic particle composition across sites in North America&lt;/title&gt;&lt;secondary-title&gt;Geosci. Model Dev.&lt;/secondary-title&gt;&lt;/titles&gt;&lt;periodical&gt;&lt;full-title&gt;Geosci. Model Dev.&lt;/full-title&gt;&lt;/periodical&gt;&lt;pages&gt;2877-2892&lt;/pages&gt;&lt;volume&gt;8&lt;/volume&gt;&lt;number&gt;9&lt;/number&gt;&lt;dates&gt;&lt;year&gt;2015&lt;/year&gt;&lt;/dates&gt;&lt;publisher&gt;Copernicus Publications&lt;/publisher&gt;&lt;isbn&gt;1991-9603&lt;/isbn&gt;&lt;urls&gt;&lt;related-urls&gt;&lt;url&gt;https://www.geosci-model-dev.net/8/2877/2015/&lt;/url&gt;&lt;/related-urls&gt;&lt;pdf-urls&gt;&lt;url&gt;https://www.geosci-model-dev.net/8/2877/2015/gmd-8-2877-2015.pdf&lt;/url&gt;&lt;/pdf-urls&gt;&lt;/urls&gt;&lt;electronic-resource-num&gt;10.5194/gmd-8-2877-2015&lt;/electronic-resource-num&gt;&lt;/record&gt;&lt;/Cite&gt;&lt;/EndNote&gt;</w:instrText>
      </w:r>
      <w:r>
        <w:fldChar w:fldCharType="separate"/>
      </w:r>
      <w:r w:rsidR="00DE5067" w:rsidRPr="00DE5067">
        <w:rPr>
          <w:noProof/>
          <w:vertAlign w:val="superscript"/>
        </w:rPr>
        <w:t>40</w:t>
      </w:r>
      <w:r>
        <w:fldChar w:fldCharType="end"/>
      </w:r>
      <w:r>
        <w:t xml:space="preserve">. </w:t>
      </w:r>
      <w:bookmarkStart w:id="11" w:name="_Hlk38016963"/>
      <w:r>
        <w:t>Anthropogenic emissions were based on the 2014 National Emissions Inventory (NEI) version</w:t>
      </w:r>
      <w:r w:rsidRPr="00DA6082">
        <w:t xml:space="preserve"> </w:t>
      </w:r>
      <w:r w:rsidRPr="00952B47">
        <w:t>1</w:t>
      </w:r>
      <w:bookmarkEnd w:id="11"/>
      <w:r w:rsidR="00952B47" w:rsidRPr="00952B47">
        <w:fldChar w:fldCharType="begin"/>
      </w:r>
      <w:r w:rsidR="00DE5067">
        <w:instrText xml:space="preserve"> ADDIN EN.CITE &lt;EndNote&gt;&lt;Cite&gt;&lt;Author&gt;U.S. EPA&lt;/Author&gt;&lt;Year&gt;2016&lt;/Year&gt;&lt;RecNum&gt;60&lt;/RecNum&gt;&lt;DisplayText&gt;&lt;style face="superscript"&gt;41&lt;/style&gt;&lt;/DisplayText&gt;&lt;record&gt;&lt;rec-number&gt;60&lt;/rec-number&gt;&lt;foreign-keys&gt;&lt;key app="EN" db-id="dda0drsatfxffxedr25prf27evppx2x02dsw" timestamp="1587230179"&gt;60&lt;/key&gt;&lt;/foreign-keys&gt;&lt;ref-type name="Report"&gt;27&lt;/ref-type&gt;&lt;contributors&gt;&lt;authors&gt;&lt;author&gt;U.S. EPA,&lt;/author&gt;&lt;/authors&gt;&lt;/contributors&gt;&lt;titles&gt;&lt;title&gt;2014 National Emissions Inventory, Version 1 Technical Support Document&lt;/title&gt;&lt;/titles&gt;&lt;dates&gt;&lt;year&gt;2016&lt;/year&gt;&lt;/dates&gt;&lt;publisher&gt;US Environmental Protection Agency&lt;/publisher&gt;&lt;urls&gt;&lt;related-urls&gt;&lt;url&gt;https://www.epa.gov/air-emissions-inventories/2014-national-emission-inventory-nei-report&lt;/url&gt;&lt;/related-urls&gt;&lt;/urls&gt;&lt;/record&gt;&lt;/Cite&gt;&lt;/EndNote&gt;</w:instrText>
      </w:r>
      <w:r w:rsidR="00952B47" w:rsidRPr="00952B47">
        <w:fldChar w:fldCharType="separate"/>
      </w:r>
      <w:r w:rsidR="00DE5067" w:rsidRPr="00DE5067">
        <w:rPr>
          <w:noProof/>
          <w:vertAlign w:val="superscript"/>
        </w:rPr>
        <w:t>41</w:t>
      </w:r>
      <w:r w:rsidR="00952B47" w:rsidRPr="00952B47">
        <w:fldChar w:fldCharType="end"/>
      </w:r>
      <w:r>
        <w:t>, projected to 2018. Biogenic vapor emissions were calculated online in CMAQ using the Biogenic Emission Inventory System (BEIS) v3.6.1</w:t>
      </w:r>
      <w:r w:rsidR="00D42A6F">
        <w:fldChar w:fldCharType="begin"/>
      </w:r>
      <w:r w:rsidR="00DE5067">
        <w:instrText xml:space="preserve"> ADDIN EN.CITE &lt;EndNote&gt;&lt;Cite&gt;&lt;Author&gt;Bash&lt;/Author&gt;&lt;Year&gt;2016&lt;/Year&gt;&lt;RecNum&gt;93&lt;/RecNum&gt;&lt;DisplayText&gt;&lt;style face="superscript"&gt;42&lt;/style&gt;&lt;/DisplayText&gt;&lt;record&gt;&lt;rec-number&gt;93&lt;/rec-number&gt;&lt;foreign-keys&gt;&lt;key app="EN" db-id="dda0drsatfxffxedr25prf27evppx2x02dsw" timestamp="1593121422"&gt;93&lt;/key&gt;&lt;/foreign-keys&gt;&lt;ref-type name="Journal Article"&gt;17&lt;/ref-type&gt;&lt;contributors&gt;&lt;authors&gt;&lt;author&gt;Bash, J. O.&lt;/author&gt;&lt;author&gt;Baker, K. R.&lt;/author&gt;&lt;author&gt;Beaver, M. R.&lt;/author&gt;&lt;/authors&gt;&lt;/contributors&gt;&lt;auth-address&gt;[Bash, Jesse O.] US EPA, Off Res &amp;amp; Dev, Res Triangle Pk, NC 27711 USA. [Baker, Kirk R.; Beaver, Melinda R.] US EPA, Off Air Qual Planning &amp;amp; Stand, Res Triangle Pk, NC 27711 USA.&amp;#xD;Bash, JO (reprint author), US EPA, Off Res &amp;amp; Dev, Res Triangle Pk, NC 27711 USA.&amp;#xD;bash.jesse@epa.gov&lt;/auth-address&gt;&lt;titles&gt;&lt;title&gt;Evaluation of improved land use and canopy representation in BEIS v3.61 with biogenic VOC measurements in California&lt;/title&gt;&lt;secondary-title&gt;Geoscientific Model Development&lt;/secondary-title&gt;&lt;alt-title&gt;Geosci. Model Dev.&lt;/alt-title&gt;&lt;/titles&gt;&lt;alt-periodical&gt;&lt;full-title&gt;Geosci. Model Dev.&lt;/full-title&gt;&lt;/alt-periodical&gt;&lt;pages&gt;2191-2207&lt;/pages&gt;&lt;volume&gt;9&lt;/volume&gt;&lt;number&gt;6&lt;/number&gt;&lt;keywords&gt;&lt;keyword&gt;secondary organic aerosol&lt;/keyword&gt;&lt;keyword&gt;airborne flux measurements&lt;/keyword&gt;&lt;keyword&gt;isoprene&lt;/keyword&gt;&lt;keyword&gt;emissions&lt;/keyword&gt;&lt;keyword&gt;air-pollution&lt;/keyword&gt;&lt;keyword&gt;model&lt;/keyword&gt;&lt;keyword&gt;surface&lt;/keyword&gt;&lt;keyword&gt;inventory&lt;/keyword&gt;&lt;keyword&gt;version&lt;/keyword&gt;&lt;keyword&gt;ozone&lt;/keyword&gt;&lt;keyword&gt;megan&lt;/keyword&gt;&lt;keyword&gt;Geology&lt;/keyword&gt;&lt;/keywords&gt;&lt;dates&gt;&lt;year&gt;2016&lt;/year&gt;&lt;/dates&gt;&lt;isbn&gt;1991-959X&lt;/isbn&gt;&lt;accession-num&gt;WOS:000379404000010&lt;/accession-num&gt;&lt;work-type&gt;Article&lt;/work-type&gt;&lt;urls&gt;&lt;related-urls&gt;&lt;url&gt;&amp;lt;Go to ISI&amp;gt;://WOS:000379404000010&lt;/url&gt;&lt;/related-urls&gt;&lt;/urls&gt;&lt;electronic-resource-num&gt;10.5194/gmd-9-2191-2016&lt;/electronic-resource-num&gt;&lt;language&gt;English&lt;/language&gt;&lt;/record&gt;&lt;/Cite&gt;&lt;/EndNote&gt;</w:instrText>
      </w:r>
      <w:r w:rsidR="00D42A6F">
        <w:fldChar w:fldCharType="separate"/>
      </w:r>
      <w:r w:rsidR="00DE5067" w:rsidRPr="00DE5067">
        <w:rPr>
          <w:noProof/>
          <w:vertAlign w:val="superscript"/>
        </w:rPr>
        <w:t>42</w:t>
      </w:r>
      <w:r w:rsidR="00D42A6F">
        <w:fldChar w:fldCharType="end"/>
      </w:r>
      <w:r>
        <w:t>.</w:t>
      </w:r>
      <w:r w:rsidR="00BF2DAA">
        <w:t xml:space="preserve"> The Surface Tiles Aerosol and Gaseous Exchange (STAGE) </w:t>
      </w:r>
      <w:r w:rsidR="00BF2DAA" w:rsidRPr="00D73A7F">
        <w:t>module</w:t>
      </w:r>
      <w:r w:rsidR="0073355E">
        <w:fldChar w:fldCharType="begin"/>
      </w:r>
      <w:r w:rsidR="00DE5067">
        <w:instrText xml:space="preserve"> ADDIN EN.CITE &lt;EndNote&gt;&lt;Cite&gt;&lt;Author&gt;Appel&lt;/Author&gt;&lt;Year&gt;2020&lt;/Year&gt;&lt;RecNum&gt;130&lt;/RecNum&gt;&lt;DisplayText&gt;&lt;style face="superscript"&gt;43&lt;/style&gt;&lt;/DisplayText&gt;&lt;record&gt;&lt;rec-number&gt;130&lt;/rec-number&gt;&lt;foreign-keys&gt;&lt;key app="EN" db-id="dda0drsatfxffxedr25prf27evppx2x02dsw" timestamp="1599233410"&gt;130&lt;/key&gt;&lt;/foreign-keys&gt;&lt;ref-type name="Journal Article"&gt;17&lt;/ref-type&gt;&lt;contributors&gt;&lt;authors&gt;&lt;author&gt;Appel, K. Wyat &lt;/author&gt;&lt;author&gt;Bash, Jesse O. &lt;/author&gt;&lt;author&gt;Fahey, Kathleen &lt;/author&gt;&lt;author&gt;Foley, Kristen M.&lt;/author&gt;&lt;author&gt;Gilliam, Robert C. &lt;/author&gt;&lt;author&gt;Hogrefe, Christian &lt;/author&gt;&lt;author&gt;Hutzel, William &lt;/author&gt;&lt;author&gt;Kang, Daiwen &lt;/author&gt;&lt;author&gt;Luecken, Deborah &lt;/author&gt;&lt;author&gt;Mathur, Rohit &lt;/author&gt;&lt;author&gt;Murphy, Benjamin N. &lt;/author&gt;&lt;author&gt;Napelenok, Sergey &lt;/author&gt;&lt;author&gt;Nolte, Christopher &lt;/author&gt;&lt;author&gt;Pouliot, George &lt;/author&gt;&lt;author&gt;Pleim, Jonathan E. &lt;/author&gt;&lt;author&gt;Pye, Havala O. T. &lt;/author&gt;&lt;author&gt;Ran, Limei &lt;/author&gt;&lt;author&gt;Roselle, Shawn J. &lt;/author&gt;&lt;author&gt;Sarwar, Golam &lt;/author&gt;&lt;author&gt;Sidi, Fahim &lt;/author&gt;&lt;author&gt;Spero, Tanya &lt;/author&gt;&lt;author&gt;Wong,  David &lt;/author&gt;&lt;/authors&gt;&lt;/contributors&gt;&lt;titles&gt;&lt;title&gt;The Community Multiscale Air Quality (CMAQ) Model Version 5.3: System Updates and Evaluation&lt;/title&gt;&lt;secondary-title&gt;in preparation&lt;/secondary-title&gt;&lt;/titles&gt;&lt;periodical&gt;&lt;full-title&gt;in preparation&lt;/full-title&gt;&lt;/periodical&gt;&lt;dates&gt;&lt;year&gt;2020&lt;/year&gt;&lt;/dates&gt;&lt;urls&gt;&lt;/urls&gt;&lt;/record&gt;&lt;/Cite&gt;&lt;/EndNote&gt;</w:instrText>
      </w:r>
      <w:r w:rsidR="0073355E">
        <w:fldChar w:fldCharType="separate"/>
      </w:r>
      <w:r w:rsidR="00DE5067" w:rsidRPr="00DE5067">
        <w:rPr>
          <w:noProof/>
          <w:vertAlign w:val="superscript"/>
        </w:rPr>
        <w:t>43</w:t>
      </w:r>
      <w:r w:rsidR="0073355E">
        <w:fldChar w:fldCharType="end"/>
      </w:r>
      <w:r w:rsidR="00BF2DAA" w:rsidRPr="00D73A7F">
        <w:t xml:space="preserve"> </w:t>
      </w:r>
      <w:r w:rsidR="00BF2DAA">
        <w:t xml:space="preserve">was used to account for the parallel deposition to heterogeneous land-surface types within each model grid cell. </w:t>
      </w:r>
      <w:r w:rsidR="00B710F4">
        <w:t>CMAQ showed reasonable performance for prediction of conventional pollutants like NO</w:t>
      </w:r>
      <w:r w:rsidR="00B710F4" w:rsidRPr="00B710F4">
        <w:rPr>
          <w:vertAlign w:val="subscript"/>
        </w:rPr>
        <w:t>x</w:t>
      </w:r>
      <w:r w:rsidR="00B710F4">
        <w:t>, O</w:t>
      </w:r>
      <w:r w:rsidR="00B710F4" w:rsidRPr="00B710F4">
        <w:rPr>
          <w:vertAlign w:val="subscript"/>
        </w:rPr>
        <w:t>3</w:t>
      </w:r>
      <w:r w:rsidR="00B710F4">
        <w:t>, and PM</w:t>
      </w:r>
      <w:r w:rsidR="00B710F4" w:rsidRPr="00B710F4">
        <w:rPr>
          <w:vertAlign w:val="subscript"/>
        </w:rPr>
        <w:t>2.5</w:t>
      </w:r>
      <w:r w:rsidR="00B710F4">
        <w:t xml:space="preserve"> (Table S4).</w:t>
      </w:r>
    </w:p>
    <w:p w14:paraId="04979308" w14:textId="44A53B65" w:rsidR="00B82468" w:rsidRDefault="001612E3" w:rsidP="008B4AC8">
      <w:pPr>
        <w:ind w:firstLine="720"/>
        <w:jc w:val="both"/>
      </w:pPr>
      <w:r>
        <w:t xml:space="preserve">The Base CMAQ-PFAS simulation </w:t>
      </w:r>
      <w:r w:rsidR="00FB3DB1">
        <w:t xml:space="preserve">(“Base”) </w:t>
      </w:r>
      <w:r>
        <w:t>treats</w:t>
      </w:r>
      <w:r w:rsidR="00B710F4">
        <w:t xml:space="preserve"> explicitly</w:t>
      </w:r>
      <w:r w:rsidR="00BF2DAA">
        <w:t xml:space="preserve"> the</w:t>
      </w:r>
      <w:r>
        <w:t xml:space="preserve"> </w:t>
      </w:r>
      <w:r w:rsidR="00625764">
        <w:t>26</w:t>
      </w:r>
      <w:r>
        <w:t xml:space="preserve"> </w:t>
      </w:r>
      <w:r w:rsidR="00570883">
        <w:t>compounds</w:t>
      </w:r>
      <w:r w:rsidR="00BF2DAA">
        <w:t xml:space="preserve"> with</w:t>
      </w:r>
      <w:r w:rsidR="00E4734F">
        <w:t xml:space="preserve"> annual</w:t>
      </w:r>
      <w:r w:rsidR="00BF2DAA">
        <w:t xml:space="preserve"> emissions greater than 45 kg</w:t>
      </w:r>
      <w:r>
        <w:t xml:space="preserve"> </w:t>
      </w:r>
      <w:r w:rsidR="004A4A39">
        <w:t xml:space="preserve">(109,190 kg, 99.8% of emitted mass) </w:t>
      </w:r>
      <w:r>
        <w:t>and</w:t>
      </w:r>
      <w:r w:rsidR="00BF2DAA">
        <w:t xml:space="preserve"> </w:t>
      </w:r>
      <w:r w:rsidR="006A08A0">
        <w:t xml:space="preserve">lumps </w:t>
      </w:r>
      <w:r w:rsidR="00BF2DAA">
        <w:t>the remain</w:t>
      </w:r>
      <w:r w:rsidR="00BB27CD">
        <w:t>ing</w:t>
      </w:r>
      <w:r>
        <w:t xml:space="preserve"> 2</w:t>
      </w:r>
      <w:r w:rsidR="00720093">
        <w:t>4</w:t>
      </w:r>
      <w:r>
        <w:t xml:space="preserve"> </w:t>
      </w:r>
      <w:r w:rsidR="00570883">
        <w:t>compounds</w:t>
      </w:r>
      <w:r>
        <w:t xml:space="preserve"> </w:t>
      </w:r>
      <w:r w:rsidR="00BF2DAA" w:rsidRPr="0033489C">
        <w:t>as</w:t>
      </w:r>
      <w:r w:rsidRPr="0033489C">
        <w:t xml:space="preserve"> one surrogate</w:t>
      </w:r>
      <w:r w:rsidR="006A08A0" w:rsidRPr="0033489C">
        <w:t xml:space="preserve"> </w:t>
      </w:r>
      <w:r w:rsidR="00570883">
        <w:t>compound</w:t>
      </w:r>
      <w:r w:rsidRPr="0033489C">
        <w:t xml:space="preserve"> (PFASOTHER)</w:t>
      </w:r>
      <w:r w:rsidR="006A08A0" w:rsidRPr="0033489C">
        <w:t xml:space="preserve"> with mole-weighted </w:t>
      </w:r>
      <w:r w:rsidR="006A08A0" w:rsidRPr="00A566F3">
        <w:t>parameters (Table S</w:t>
      </w:r>
      <w:r w:rsidR="00A566F3" w:rsidRPr="00A566F3">
        <w:t>5</w:t>
      </w:r>
      <w:r w:rsidR="006A08A0" w:rsidRPr="00A566F3">
        <w:t>).</w:t>
      </w:r>
      <w:r w:rsidR="00B710F4" w:rsidRPr="00A566F3">
        <w:t xml:space="preserve"> </w:t>
      </w:r>
      <w:r w:rsidR="00B710F4">
        <w:t>PFAS emissions are allocated in space and time using CMAQ’s buoyant plume rise algorithm, a record of the relevant facility processes running each day of the year, and an estimate of incremental reductions achieved during 2018 due to installed controls (see PFAS emissions in the SI)</w:t>
      </w:r>
      <w:r w:rsidR="006A08A0" w:rsidRPr="0033489C">
        <w:t xml:space="preserve">. The physicochemical properties for each model </w:t>
      </w:r>
      <w:r w:rsidR="00570883">
        <w:t>compound</w:t>
      </w:r>
      <w:r w:rsidR="006A08A0" w:rsidRPr="0033489C">
        <w:t xml:space="preserve"> (Tables S</w:t>
      </w:r>
      <w:r w:rsidR="00A90B4E">
        <w:t>2</w:t>
      </w:r>
      <w:r w:rsidR="00E4519F">
        <w:t>-S3, S</w:t>
      </w:r>
      <w:r w:rsidR="00A566F3">
        <w:t>6</w:t>
      </w:r>
      <w:r w:rsidR="006A08A0" w:rsidRPr="0033489C">
        <w:t xml:space="preserve">) are used to calculate </w:t>
      </w:r>
      <w:r w:rsidR="006A08A0">
        <w:t>the partitioning between the gas- and aerosol-phase components as well as the dissolution in cloud droplets, and uptake to dry and aqueous land-surface types. Gas-phase and heterogeneous chemical reactions are not considered in this implementation of CMAQ-PFAS, nor are</w:t>
      </w:r>
      <w:r w:rsidR="00A90B4E">
        <w:t xml:space="preserve"> aerosol</w:t>
      </w:r>
      <w:r w:rsidR="006A08A0">
        <w:t xml:space="preserve"> surface interactions between PFAS and non-PFAS constituents</w:t>
      </w:r>
      <w:r>
        <w:t xml:space="preserve">. </w:t>
      </w:r>
    </w:p>
    <w:p w14:paraId="365E0AAE" w14:textId="29901BF0" w:rsidR="001612E3" w:rsidRDefault="001612E3" w:rsidP="008B4AC8">
      <w:pPr>
        <w:jc w:val="both"/>
      </w:pPr>
      <w:r>
        <w:t xml:space="preserve">2.4 </w:t>
      </w:r>
      <w:r w:rsidRPr="001612E3">
        <w:rPr>
          <w:i/>
          <w:iCs/>
        </w:rPr>
        <w:t xml:space="preserve">Sensitivity </w:t>
      </w:r>
      <w:r w:rsidR="00FB3DB1">
        <w:rPr>
          <w:i/>
          <w:iCs/>
        </w:rPr>
        <w:t>to acyl fluoride hydrolysis</w:t>
      </w:r>
    </w:p>
    <w:p w14:paraId="63DFCBB5" w14:textId="2B6E9609" w:rsidR="00924957" w:rsidRDefault="00D1460C" w:rsidP="008B4AC8">
      <w:pPr>
        <w:spacing w:after="0"/>
        <w:ind w:firstLine="720"/>
        <w:jc w:val="both"/>
      </w:pPr>
      <w:r>
        <w:t>Although</w:t>
      </w:r>
      <w:r w:rsidR="00E32AD1">
        <w:t xml:space="preserve"> explicit chemical kinetics of PFAS </w:t>
      </w:r>
      <w:r>
        <w:t>are not considered herein,</w:t>
      </w:r>
      <w:r w:rsidR="00375593">
        <w:t xml:space="preserve"> the conversion of </w:t>
      </w:r>
      <w:r w:rsidR="00F479AC" w:rsidRPr="00F479AC">
        <w:t xml:space="preserve">acyl fluorides </w:t>
      </w:r>
      <w:r w:rsidR="00375593">
        <w:t>to</w:t>
      </w:r>
      <w:r w:rsidR="00F479AC" w:rsidRPr="00F479AC">
        <w:t xml:space="preserve"> carboxylic acids in the </w:t>
      </w:r>
      <w:r w:rsidR="0050419F">
        <w:t>bulk aqueous</w:t>
      </w:r>
      <w:r w:rsidR="00F479AC" w:rsidRPr="00F479AC">
        <w:t xml:space="preserve"> phase</w:t>
      </w:r>
      <w:r w:rsidR="0050419F">
        <w:t xml:space="preserve">, which </w:t>
      </w:r>
      <w:r w:rsidR="006D4467">
        <w:t xml:space="preserve">can </w:t>
      </w:r>
      <w:r w:rsidR="0050419F">
        <w:t>occur</w:t>
      </w:r>
      <w:r w:rsidR="00F479AC" w:rsidRPr="00F479AC">
        <w:t xml:space="preserve"> </w:t>
      </w:r>
      <w:r w:rsidR="00BA096A">
        <w:t xml:space="preserve">nearly </w:t>
      </w:r>
      <w:r w:rsidR="006D4467">
        <w:t>spontaneously</w:t>
      </w:r>
      <w:r w:rsidR="006D4467">
        <w:fldChar w:fldCharType="begin"/>
      </w:r>
      <w:r w:rsidR="00A271A6">
        <w:instrText xml:space="preserve"> ADDIN EN.CITE &lt;EndNote&gt;&lt;Cite&gt;&lt;Author&gt;Bunton&lt;/Author&gt;&lt;Year&gt;1966&lt;/Year&gt;&lt;RecNum&gt;111&lt;/RecNum&gt;&lt;DisplayText&gt;&lt;style face="superscript"&gt;32&lt;/style&gt;&lt;/DisplayText&gt;&lt;record&gt;&lt;rec-number&gt;111&lt;/rec-number&gt;&lt;foreign-keys&gt;&lt;key app="EN" db-id="dda0drsatfxffxedr25prf27evppx2x02dsw" timestamp="1595691867"&gt;111&lt;/key&gt;&lt;/foreign-keys&gt;&lt;ref-type name="Journal Article"&gt;17&lt;/ref-type&gt;&lt;contributors&gt;&lt;authors&gt;&lt;author&gt;Bunton, C. A.&lt;/author&gt;&lt;author&gt;Fendler, J. H.&lt;/author&gt;&lt;/authors&gt;&lt;/contributors&gt;&lt;titles&gt;&lt;title&gt;The Hydrolysis of Acetyl Fluoride&lt;/title&gt;&lt;secondary-title&gt;The Journal of Organic Chemistry&lt;/secondary-title&gt;&lt;/titles&gt;&lt;periodical&gt;&lt;full-title&gt;The Journal of Organic Chemistry&lt;/full-title&gt;&lt;/periodical&gt;&lt;pages&gt;2307-2312&lt;/pages&gt;&lt;volume&gt;31&lt;/volume&gt;&lt;number&gt;7&lt;/number&gt;&lt;dates&gt;&lt;year&gt;1966&lt;/year&gt;&lt;pub-dates&gt;&lt;date&gt;1966/07/01&lt;/date&gt;&lt;/pub-dates&gt;&lt;/dates&gt;&lt;publisher&gt;American Chemical Society&lt;/publisher&gt;&lt;isbn&gt;0022-3263&lt;/isbn&gt;&lt;urls&gt;&lt;related-urls&gt;&lt;url&gt;https://doi.org/10.1021/jo01345a053&lt;/url&gt;&lt;/related-urls&gt;&lt;/urls&gt;&lt;electronic-resource-num&gt;10.1021/jo01345a053&lt;/electronic-resource-num&gt;&lt;/record&gt;&lt;/Cite&gt;&lt;/EndNote&gt;</w:instrText>
      </w:r>
      <w:r w:rsidR="006D4467">
        <w:fldChar w:fldCharType="separate"/>
      </w:r>
      <w:r w:rsidR="00A271A6" w:rsidRPr="00A271A6">
        <w:rPr>
          <w:noProof/>
          <w:vertAlign w:val="superscript"/>
        </w:rPr>
        <w:t>32</w:t>
      </w:r>
      <w:r w:rsidR="006D4467">
        <w:fldChar w:fldCharType="end"/>
      </w:r>
      <w:r>
        <w:t>, is well-</w:t>
      </w:r>
      <w:r>
        <w:lastRenderedPageBreak/>
        <w:t>documented</w:t>
      </w:r>
      <w:r w:rsidR="00130F1E">
        <w:t>.</w:t>
      </w:r>
      <w:r>
        <w:t xml:space="preserve"> </w:t>
      </w:r>
      <w:r w:rsidR="000E58F3">
        <w:t>Eleven acyl fluoride compounds are emitted</w:t>
      </w:r>
      <w:r w:rsidR="00375593">
        <w:t xml:space="preserve"> from this facility</w:t>
      </w:r>
      <w:r w:rsidR="000E58F3">
        <w:t xml:space="preserve"> at 6,199 kg yr</w:t>
      </w:r>
      <w:r w:rsidR="000E58F3" w:rsidRPr="000E58F3">
        <w:rPr>
          <w:vertAlign w:val="superscript"/>
        </w:rPr>
        <w:t>-1</w:t>
      </w:r>
      <w:r w:rsidR="000E58F3" w:rsidRPr="000E58F3">
        <w:t>,</w:t>
      </w:r>
      <w:r w:rsidR="002F7D51">
        <w:t xml:space="preserve"> includ</w:t>
      </w:r>
      <w:r w:rsidR="000E58F3">
        <w:t>ing</w:t>
      </w:r>
      <w:r w:rsidR="002F7D51">
        <w:t xml:space="preserve"> </w:t>
      </w:r>
      <w:r w:rsidR="0050419F">
        <w:t>HFPO-DAF</w:t>
      </w:r>
      <w:r w:rsidR="0093307D">
        <w:t xml:space="preserve">. </w:t>
      </w:r>
      <w:r w:rsidR="002F7D51">
        <w:t>The transformation of acyl fluorides to carboxylic acids</w:t>
      </w:r>
      <w:r w:rsidR="0050419F">
        <w:t xml:space="preserve"> may </w:t>
      </w:r>
      <w:r w:rsidR="000E58F3">
        <w:t>drastically alter their solubility</w:t>
      </w:r>
      <w:r w:rsidR="0093307D" w:rsidRPr="0093307D">
        <w:t>. For example, the standard Henry’s Law constant for HFPO-DAF is predicted to be 0.05 M atm</w:t>
      </w:r>
      <w:r w:rsidR="0093307D" w:rsidRPr="0093307D">
        <w:rPr>
          <w:vertAlign w:val="superscript"/>
        </w:rPr>
        <w:t>-1</w:t>
      </w:r>
      <w:r w:rsidR="0093307D" w:rsidRPr="0093307D">
        <w:t xml:space="preserve"> compared to the effective Henry’s Law </w:t>
      </w:r>
      <w:r w:rsidR="008433A2">
        <w:t>constant</w:t>
      </w:r>
      <w:r w:rsidR="0093307D" w:rsidRPr="0093307D">
        <w:t xml:space="preserve"> for HFPO-DA of 2.3 </w:t>
      </w:r>
      <w:r w:rsidR="0093307D" w:rsidRPr="0093307D">
        <w:rPr>
          <w:rFonts w:cstheme="minorHAnsi"/>
        </w:rPr>
        <w:t>×</w:t>
      </w:r>
      <w:r w:rsidR="0093307D" w:rsidRPr="0093307D">
        <w:t xml:space="preserve"> 10</w:t>
      </w:r>
      <w:r w:rsidR="0093307D" w:rsidRPr="0093307D">
        <w:rPr>
          <w:vertAlign w:val="superscript"/>
        </w:rPr>
        <w:t>10</w:t>
      </w:r>
      <w:r w:rsidR="0093307D" w:rsidRPr="0093307D">
        <w:t xml:space="preserve"> M atm</w:t>
      </w:r>
      <w:r w:rsidR="0093307D" w:rsidRPr="0093307D">
        <w:rPr>
          <w:vertAlign w:val="superscript"/>
        </w:rPr>
        <w:t>-1</w:t>
      </w:r>
      <w:r w:rsidR="0093307D" w:rsidRPr="0093307D">
        <w:t xml:space="preserve"> at pH of 3. </w:t>
      </w:r>
      <w:r w:rsidR="000E58F3">
        <w:t>To bound the impact of this effect on PFAS deposition, one sensitivity case (</w:t>
      </w:r>
      <w:r w:rsidR="0050419F">
        <w:t>“</w:t>
      </w:r>
      <w:proofErr w:type="spellStart"/>
      <w:r w:rsidR="0050419F">
        <w:t>CarbAcid</w:t>
      </w:r>
      <w:proofErr w:type="spellEnd"/>
      <w:r w:rsidR="0050419F">
        <w:t>”)</w:t>
      </w:r>
      <w:r w:rsidR="008433A2">
        <w:t xml:space="preserve"> assumes</w:t>
      </w:r>
      <w:r w:rsidR="00345E07">
        <w:t xml:space="preserve"> all acyl fluorides reported by the facility are emitted as their corresponding carboxylic acids</w:t>
      </w:r>
      <w:r w:rsidR="008433A2">
        <w:t xml:space="preserve"> (Table S6)</w:t>
      </w:r>
      <w:r w:rsidR="00345E07">
        <w:t>.</w:t>
      </w:r>
      <w:r w:rsidR="004E3FA9">
        <w:t xml:space="preserve"> </w:t>
      </w:r>
      <w:r w:rsidR="004E3FA9">
        <w:rPr>
          <w:color w:val="000000"/>
        </w:rPr>
        <w:t xml:space="preserve">Thus, total GenX emissions are assumed to be in the form of HFPO-DA for the </w:t>
      </w:r>
      <w:proofErr w:type="spellStart"/>
      <w:r w:rsidR="004E3FA9">
        <w:rPr>
          <w:color w:val="000000"/>
        </w:rPr>
        <w:t>CarbAcid</w:t>
      </w:r>
      <w:proofErr w:type="spellEnd"/>
      <w:r w:rsidR="004E3FA9">
        <w:rPr>
          <w:color w:val="000000"/>
        </w:rPr>
        <w:t xml:space="preserve"> case.</w:t>
      </w:r>
    </w:p>
    <w:p w14:paraId="0DFF3761" w14:textId="15DE61A8" w:rsidR="003E222C" w:rsidRDefault="003E222C" w:rsidP="008B4AC8">
      <w:pPr>
        <w:spacing w:after="0"/>
        <w:ind w:firstLine="720"/>
        <w:jc w:val="both"/>
      </w:pPr>
    </w:p>
    <w:p w14:paraId="3806A9FB" w14:textId="7973F655" w:rsidR="003073DD" w:rsidRPr="003073DD" w:rsidRDefault="001612E3" w:rsidP="008B4AC8">
      <w:pPr>
        <w:jc w:val="both"/>
      </w:pPr>
      <w:r>
        <w:rPr>
          <w:i/>
        </w:rPr>
        <w:t xml:space="preserve">2.5 </w:t>
      </w:r>
      <w:r w:rsidR="003073DD" w:rsidRPr="003073DD">
        <w:rPr>
          <w:i/>
        </w:rPr>
        <w:t>Measurements</w:t>
      </w:r>
      <w:r w:rsidR="003073DD">
        <w:t>:</w:t>
      </w:r>
    </w:p>
    <w:p w14:paraId="055D0C66" w14:textId="1B779F13" w:rsidR="0017399A" w:rsidRPr="0017399A" w:rsidRDefault="0017399A" w:rsidP="008B4AC8">
      <w:pPr>
        <w:spacing w:after="0"/>
        <w:ind w:firstLine="720"/>
        <w:jc w:val="both"/>
        <w:rPr>
          <w:strike/>
        </w:rPr>
      </w:pPr>
      <w:r>
        <w:rPr>
          <w:rFonts w:cstheme="minorHAnsi"/>
        </w:rPr>
        <w:t xml:space="preserve">The NC </w:t>
      </w:r>
      <w:r w:rsidR="00C34C4D">
        <w:rPr>
          <w:rFonts w:cstheme="minorHAnsi"/>
        </w:rPr>
        <w:t>DEQ</w:t>
      </w:r>
      <w:r w:rsidR="002E35C2">
        <w:rPr>
          <w:rFonts w:cstheme="minorHAnsi"/>
        </w:rPr>
        <w:t xml:space="preserve"> </w:t>
      </w:r>
      <w:r>
        <w:rPr>
          <w:rFonts w:cstheme="minorHAnsi"/>
        </w:rPr>
        <w:t xml:space="preserve">established 5 rain water collection sites within 3.5 km of the Chemours facility </w:t>
      </w:r>
      <w:r w:rsidRPr="00072D2F">
        <w:rPr>
          <w:rFonts w:cstheme="minorHAnsi"/>
        </w:rPr>
        <w:t>(Fig. S</w:t>
      </w:r>
      <w:r w:rsidR="00B82468">
        <w:rPr>
          <w:rFonts w:cstheme="minorHAnsi"/>
        </w:rPr>
        <w:t>3</w:t>
      </w:r>
      <w:r w:rsidRPr="00072D2F">
        <w:rPr>
          <w:rFonts w:cstheme="minorHAnsi"/>
        </w:rPr>
        <w:t>)</w:t>
      </w:r>
      <w:r w:rsidR="00363D09">
        <w:rPr>
          <w:rFonts w:cstheme="minorHAnsi"/>
        </w:rPr>
        <w:t xml:space="preserve">, results </w:t>
      </w:r>
      <w:r w:rsidR="008433A2">
        <w:rPr>
          <w:rFonts w:cstheme="minorHAnsi"/>
        </w:rPr>
        <w:t>from</w:t>
      </w:r>
      <w:r w:rsidR="00363D09">
        <w:rPr>
          <w:rFonts w:cstheme="minorHAnsi"/>
        </w:rPr>
        <w:t xml:space="preserve"> which are posted publicly</w:t>
      </w:r>
      <w:r w:rsidR="00363D09">
        <w:rPr>
          <w:rFonts w:cstheme="minorHAnsi"/>
        </w:rPr>
        <w:fldChar w:fldCharType="begin"/>
      </w:r>
      <w:r w:rsidR="00A271A6">
        <w:rPr>
          <w:rFonts w:cstheme="minorHAnsi"/>
        </w:rPr>
        <w:instrText xml:space="preserve"> ADDIN EN.CITE &lt;EndNote&gt;&lt;Cite&gt;&lt;Author&gt;NC DEQ&lt;/Author&gt;&lt;Year&gt;2018&lt;/Year&gt;&lt;RecNum&gt;107&lt;/RecNum&gt;&lt;DisplayText&gt;&lt;style face="superscript"&gt;29&lt;/style&gt;&lt;/DisplayText&gt;&lt;record&gt;&lt;rec-number&gt;107&lt;/rec-number&gt;&lt;foreign-keys&gt;&lt;key app="EN" db-id="dda0drsatfxffxedr25prf27evppx2x02dsw" timestamp="1595010763"&gt;107&lt;/key&gt;&lt;/foreign-keys&gt;&lt;ref-type name="Web Page"&gt;12&lt;/ref-type&gt;&lt;contributors&gt;&lt;authors&gt;&lt;author&gt;NC DEQ,&lt;/author&gt;&lt;/authors&gt;&lt;/contributors&gt;&lt;titles&gt;&lt;title&gt;GenX Investigation&lt;/title&gt;&lt;/titles&gt;&lt;dates&gt;&lt;year&gt;2018&lt;/year&gt;&lt;/dates&gt;&lt;urls&gt;&lt;related-urls&gt;&lt;url&gt;https://deq.nc.gov/news/key-issues/genx-investigation/&lt;/url&gt;&lt;/related-urls&gt;&lt;/urls&gt;&lt;/record&gt;&lt;/Cite&gt;&lt;/EndNote&gt;</w:instrText>
      </w:r>
      <w:r w:rsidR="00363D09">
        <w:rPr>
          <w:rFonts w:cstheme="minorHAnsi"/>
        </w:rPr>
        <w:fldChar w:fldCharType="separate"/>
      </w:r>
      <w:r w:rsidR="00A271A6" w:rsidRPr="00A271A6">
        <w:rPr>
          <w:rFonts w:cstheme="minorHAnsi"/>
          <w:noProof/>
          <w:vertAlign w:val="superscript"/>
        </w:rPr>
        <w:t>29</w:t>
      </w:r>
      <w:r w:rsidR="00363D09">
        <w:rPr>
          <w:rFonts w:cstheme="minorHAnsi"/>
        </w:rPr>
        <w:fldChar w:fldCharType="end"/>
      </w:r>
      <w:r>
        <w:rPr>
          <w:rFonts w:cstheme="minorHAnsi"/>
        </w:rPr>
        <w:t xml:space="preserve"> </w:t>
      </w:r>
      <w:r w:rsidRPr="00253041">
        <w:rPr>
          <w:rFonts w:cstheme="minorHAnsi"/>
        </w:rPr>
        <w:t>(Table S</w:t>
      </w:r>
      <w:r w:rsidR="00A566F3">
        <w:rPr>
          <w:rFonts w:cstheme="minorHAnsi"/>
        </w:rPr>
        <w:t>7</w:t>
      </w:r>
      <w:r w:rsidRPr="00253041">
        <w:rPr>
          <w:rFonts w:cstheme="minorHAnsi"/>
        </w:rPr>
        <w:t xml:space="preserve">). </w:t>
      </w:r>
      <w:r w:rsidR="00D923DF">
        <w:rPr>
          <w:rFonts w:cstheme="minorHAnsi"/>
        </w:rPr>
        <w:t xml:space="preserve">The </w:t>
      </w:r>
      <w:r>
        <w:rPr>
          <w:rFonts w:cstheme="minorHAnsi"/>
        </w:rPr>
        <w:t>sites</w:t>
      </w:r>
      <w:r w:rsidR="00D923DF">
        <w:rPr>
          <w:rFonts w:cstheme="minorHAnsi"/>
        </w:rPr>
        <w:t xml:space="preserve"> N, NW, and SE of Chemours</w:t>
      </w:r>
      <w:r>
        <w:rPr>
          <w:rFonts w:cstheme="minorHAnsi"/>
        </w:rPr>
        <w:t xml:space="preserve"> were equipped </w:t>
      </w:r>
      <w:r w:rsidR="00B82468">
        <w:rPr>
          <w:rFonts w:cstheme="minorHAnsi"/>
        </w:rPr>
        <w:t>with</w:t>
      </w:r>
      <w:r w:rsidR="00E12158">
        <w:rPr>
          <w:rFonts w:cstheme="minorHAnsi"/>
        </w:rPr>
        <w:t xml:space="preserve"> 5-gallon HDPE</w:t>
      </w:r>
      <w:r w:rsidR="00B82468">
        <w:rPr>
          <w:rFonts w:cstheme="minorHAnsi"/>
        </w:rPr>
        <w:t xml:space="preserve"> </w:t>
      </w:r>
      <w:r>
        <w:rPr>
          <w:rFonts w:cstheme="minorHAnsi"/>
        </w:rPr>
        <w:t>bucke</w:t>
      </w:r>
      <w:r w:rsidR="00E12158">
        <w:rPr>
          <w:rFonts w:cstheme="minorHAnsi"/>
        </w:rPr>
        <w:t xml:space="preserve">ts </w:t>
      </w:r>
      <w:r>
        <w:rPr>
          <w:rFonts w:cstheme="minorHAnsi"/>
        </w:rPr>
        <w:t xml:space="preserve">for collection of weekly composite wet/dry deposition samples. </w:t>
      </w:r>
      <w:r w:rsidR="00D923DF">
        <w:rPr>
          <w:rFonts w:cstheme="minorHAnsi"/>
        </w:rPr>
        <w:t xml:space="preserve">The sites NE and SW of Chemours were equipped with </w:t>
      </w:r>
      <w:r>
        <w:rPr>
          <w:rFonts w:cstheme="minorHAnsi"/>
        </w:rPr>
        <w:t>samplers</w:t>
      </w:r>
      <w:r w:rsidR="00D923DF">
        <w:rPr>
          <w:rFonts w:cstheme="minorHAnsi"/>
        </w:rPr>
        <w:t xml:space="preserve"> (NCON Model 110)</w:t>
      </w:r>
      <w:r>
        <w:rPr>
          <w:rFonts w:cstheme="minorHAnsi"/>
        </w:rPr>
        <w:t xml:space="preserve"> </w:t>
      </w:r>
      <w:r w:rsidR="00D923DF">
        <w:rPr>
          <w:rFonts w:cstheme="minorHAnsi"/>
        </w:rPr>
        <w:t>to</w:t>
      </w:r>
      <w:r>
        <w:rPr>
          <w:rFonts w:cstheme="minorHAnsi"/>
        </w:rPr>
        <w:t xml:space="preserve"> collect</w:t>
      </w:r>
      <w:r w:rsidR="00084084">
        <w:rPr>
          <w:rFonts w:cstheme="minorHAnsi"/>
        </w:rPr>
        <w:t xml:space="preserve"> weekly</w:t>
      </w:r>
      <w:r>
        <w:rPr>
          <w:rFonts w:cstheme="minorHAnsi"/>
        </w:rPr>
        <w:t xml:space="preserve"> discrete wet and dry samples. </w:t>
      </w:r>
      <w:r w:rsidR="00D923DF">
        <w:rPr>
          <w:rFonts w:cstheme="minorHAnsi"/>
        </w:rPr>
        <w:t>These</w:t>
      </w:r>
      <w:r>
        <w:rPr>
          <w:rFonts w:cstheme="minorHAnsi"/>
        </w:rPr>
        <w:t xml:space="preserve"> samplers had rain sensors that moved a cover from one position to the other to collect either wet or dry samples depending on whether precipitation was occurring.</w:t>
      </w:r>
      <w:r w:rsidR="00B82468">
        <w:rPr>
          <w:rFonts w:cstheme="minorHAnsi"/>
        </w:rPr>
        <w:t xml:space="preserve"> </w:t>
      </w:r>
      <w:r w:rsidR="000E58F3">
        <w:rPr>
          <w:rFonts w:cstheme="minorHAnsi"/>
        </w:rPr>
        <w:t xml:space="preserve">We combine both NCON-observed and CMAQ-predicted estimates of </w:t>
      </w:r>
      <w:r w:rsidR="00B82468">
        <w:rPr>
          <w:rFonts w:cstheme="minorHAnsi"/>
        </w:rPr>
        <w:t>dry and wet deposition.</w:t>
      </w:r>
    </w:p>
    <w:p w14:paraId="5DB16305" w14:textId="0024DBB8" w:rsidR="0017399A" w:rsidRDefault="00D923DF" w:rsidP="008B4AC8">
      <w:pPr>
        <w:spacing w:after="0"/>
        <w:ind w:firstLine="720"/>
        <w:jc w:val="both"/>
      </w:pPr>
      <w:r>
        <w:t>Analysis</w:t>
      </w:r>
      <w:r w:rsidR="0017399A">
        <w:t xml:space="preserve"> began with measuring and recording the total collected sample volume. </w:t>
      </w:r>
      <w:r>
        <w:t>Dry samplers were rinsed with</w:t>
      </w:r>
      <w:r w:rsidR="0017399A">
        <w:t xml:space="preserve"> 600 mL of PFAS</w:t>
      </w:r>
      <w:r>
        <w:t>-</w:t>
      </w:r>
      <w:r w:rsidR="0017399A">
        <w:t>free water</w:t>
      </w:r>
      <w:r>
        <w:t xml:space="preserve">. From this rinse, 100 mL was reserved for refrigerated archiving, and two </w:t>
      </w:r>
      <w:r w:rsidR="0017399A">
        <w:t>250 mL</w:t>
      </w:r>
      <w:r>
        <w:t xml:space="preserve"> aliquots were added to</w:t>
      </w:r>
      <w:r w:rsidR="0017399A">
        <w:t xml:space="preserve"> PFAS</w:t>
      </w:r>
      <w:r>
        <w:t>-</w:t>
      </w:r>
      <w:r w:rsidR="0017399A">
        <w:t>free HDPE plastic sample bottles for shipment</w:t>
      </w:r>
      <w:r>
        <w:t xml:space="preserve"> to the analysis lab.</w:t>
      </w:r>
      <w:r w:rsidR="0017399A">
        <w:t xml:space="preserve"> The samples were </w:t>
      </w:r>
      <w:r>
        <w:t>analyzed</w:t>
      </w:r>
      <w:r w:rsidR="0017399A">
        <w:t xml:space="preserve"> by HPLC-MS/MS following EPA Method 537.1</w:t>
      </w:r>
      <w:r w:rsidR="00B82468">
        <w:t>-</w:t>
      </w:r>
      <w:r w:rsidR="0017399A">
        <w:t>modified for a subset of PFAS compounds and specifically HFPO-DA.</w:t>
      </w:r>
      <w:r>
        <w:t xml:space="preserve"> </w:t>
      </w:r>
      <w:r w:rsidR="000E58F3">
        <w:t xml:space="preserve">Because acyl fluoride hydrolysis is rapid </w:t>
      </w:r>
      <w:r w:rsidR="008433A2">
        <w:t>in bulk solution</w:t>
      </w:r>
      <w:r w:rsidR="0073355E">
        <w:fldChar w:fldCharType="begin"/>
      </w:r>
      <w:r w:rsidR="00A271A6">
        <w:instrText xml:space="preserve"> ADDIN EN.CITE &lt;EndNote&gt;&lt;Cite&gt;&lt;Author&gt;Bunton&lt;/Author&gt;&lt;Year&gt;1966&lt;/Year&gt;&lt;RecNum&gt;111&lt;/RecNum&gt;&lt;DisplayText&gt;&lt;style face="superscript"&gt;32&lt;/style&gt;&lt;/DisplayText&gt;&lt;record&gt;&lt;rec-number&gt;111&lt;/rec-number&gt;&lt;foreign-keys&gt;&lt;key app="EN" db-id="dda0drsatfxffxedr25prf27evppx2x02dsw" timestamp="1595691867"&gt;111&lt;/key&gt;&lt;/foreign-keys&gt;&lt;ref-type name="Journal Article"&gt;17&lt;/ref-type&gt;&lt;contributors&gt;&lt;authors&gt;&lt;author&gt;Bunton, C. A.&lt;/author&gt;&lt;author&gt;Fendler, J. H.&lt;/author&gt;&lt;/authors&gt;&lt;/contributors&gt;&lt;titles&gt;&lt;title&gt;The Hydrolysis of Acetyl Fluoride&lt;/title&gt;&lt;secondary-title&gt;The Journal of Organic Chemistry&lt;/secondary-title&gt;&lt;/titles&gt;&lt;periodical&gt;&lt;full-title&gt;The Journal of Organic Chemistry&lt;/full-title&gt;&lt;/periodical&gt;&lt;pages&gt;2307-2312&lt;/pages&gt;&lt;volume&gt;31&lt;/volume&gt;&lt;number&gt;7&lt;/number&gt;&lt;dates&gt;&lt;year&gt;1966&lt;/year&gt;&lt;pub-dates&gt;&lt;date&gt;1966/07/01&lt;/date&gt;&lt;/pub-dates&gt;&lt;/dates&gt;&lt;publisher&gt;American Chemical Society&lt;/publisher&gt;&lt;isbn&gt;0022-3263&lt;/isbn&gt;&lt;urls&gt;&lt;related-urls&gt;&lt;url&gt;https://doi.org/10.1021/jo01345a053&lt;/url&gt;&lt;/related-urls&gt;&lt;/urls&gt;&lt;electronic-resource-num&gt;10.1021/jo01345a053&lt;/electronic-resource-num&gt;&lt;/record&gt;&lt;/Cite&gt;&lt;/EndNote&gt;</w:instrText>
      </w:r>
      <w:r w:rsidR="0073355E">
        <w:fldChar w:fldCharType="separate"/>
      </w:r>
      <w:r w:rsidR="00A271A6" w:rsidRPr="00A271A6">
        <w:rPr>
          <w:noProof/>
          <w:vertAlign w:val="superscript"/>
        </w:rPr>
        <w:t>32</w:t>
      </w:r>
      <w:r w:rsidR="0073355E">
        <w:fldChar w:fldCharType="end"/>
      </w:r>
      <w:r w:rsidR="008433A2">
        <w:t xml:space="preserve"> </w:t>
      </w:r>
      <w:r w:rsidR="000E58F3">
        <w:t xml:space="preserve">and results in HFPO-DAF being converted to HFPO-DA, model predictions of HFPO-DA and HFPO-DAF were summed to estimate </w:t>
      </w:r>
      <w:r w:rsidR="00F778D2">
        <w:t xml:space="preserve">total </w:t>
      </w:r>
      <w:r w:rsidR="000E58F3">
        <w:t>GenX model deposition</w:t>
      </w:r>
      <w:r w:rsidR="00365171">
        <w:t xml:space="preserve"> (section 2.1). </w:t>
      </w:r>
    </w:p>
    <w:p w14:paraId="21365218" w14:textId="77777777" w:rsidR="00905D9A" w:rsidRDefault="00905D9A" w:rsidP="008B4AC8">
      <w:pPr>
        <w:jc w:val="both"/>
        <w:rPr>
          <w:strike/>
        </w:rPr>
      </w:pPr>
    </w:p>
    <w:p w14:paraId="10EF8C91" w14:textId="2F09ACC8" w:rsidR="00340059" w:rsidRDefault="006B5641" w:rsidP="008B4AC8">
      <w:pPr>
        <w:jc w:val="both"/>
        <w:rPr>
          <w:b/>
        </w:rPr>
      </w:pPr>
      <w:r>
        <w:rPr>
          <w:b/>
        </w:rPr>
        <w:t xml:space="preserve">3 </w:t>
      </w:r>
      <w:r w:rsidR="002F1C88" w:rsidRPr="001D7598">
        <w:rPr>
          <w:b/>
        </w:rPr>
        <w:t>Results &amp; Discussion:</w:t>
      </w:r>
      <w:r w:rsidR="00A306E9" w:rsidRPr="001D7598">
        <w:rPr>
          <w:b/>
        </w:rPr>
        <w:t xml:space="preserve"> </w:t>
      </w:r>
    </w:p>
    <w:p w14:paraId="44613204" w14:textId="6E56BF23" w:rsidR="00C92C32" w:rsidRPr="00340059" w:rsidRDefault="001D7598" w:rsidP="008B4AC8">
      <w:pPr>
        <w:pStyle w:val="ListParagraph"/>
        <w:numPr>
          <w:ilvl w:val="1"/>
          <w:numId w:val="8"/>
        </w:numPr>
        <w:ind w:left="360"/>
        <w:jc w:val="both"/>
        <w:rPr>
          <w:b/>
        </w:rPr>
      </w:pPr>
      <w:r w:rsidRPr="00340059">
        <w:rPr>
          <w:i/>
        </w:rPr>
        <w:t>CMAQ-PFAS evaluation</w:t>
      </w:r>
    </w:p>
    <w:p w14:paraId="7319DEC3" w14:textId="6AA8A028" w:rsidR="00E2129D" w:rsidRDefault="001D7598" w:rsidP="008B4AC8">
      <w:pPr>
        <w:pStyle w:val="ListParagraph"/>
        <w:ind w:left="0" w:firstLine="360"/>
        <w:jc w:val="both"/>
      </w:pPr>
      <w:r>
        <w:t>The</w:t>
      </w:r>
      <w:r w:rsidR="00FE60D9">
        <w:t xml:space="preserve"> deposition</w:t>
      </w:r>
      <w:r>
        <w:t xml:space="preserve"> measurements</w:t>
      </w:r>
      <w:r w:rsidR="002337F9">
        <w:t xml:space="preserve"> of GenX</w:t>
      </w:r>
      <w:r w:rsidR="00FE60D9">
        <w:t xml:space="preserve"> made by NC DEQ</w:t>
      </w:r>
      <w:r>
        <w:t xml:space="preserve"> are compared to </w:t>
      </w:r>
      <w:r w:rsidR="00FE60D9">
        <w:t>the CMAQ-</w:t>
      </w:r>
      <w:r w:rsidR="0093307D">
        <w:t>PFAS</w:t>
      </w:r>
      <w:r w:rsidR="0025354B">
        <w:t xml:space="preserve"> </w:t>
      </w:r>
      <w:r w:rsidR="00FE60D9">
        <w:t>model output</w:t>
      </w:r>
      <w:r w:rsidR="0025354B">
        <w:t>s</w:t>
      </w:r>
      <w:r w:rsidR="00FE60D9">
        <w:t xml:space="preserve"> for 2018</w:t>
      </w:r>
      <w:r>
        <w:t xml:space="preserve"> </w:t>
      </w:r>
      <w:r w:rsidRPr="005E1DC9">
        <w:t xml:space="preserve">in Figure </w:t>
      </w:r>
      <w:r w:rsidR="004B29CF" w:rsidRPr="005E1DC9">
        <w:t>2</w:t>
      </w:r>
      <w:r w:rsidR="00A2090E" w:rsidRPr="005E1DC9">
        <w:t>.</w:t>
      </w:r>
      <w:r w:rsidR="00E2129D">
        <w:t xml:space="preserve"> Modeled results are excluded before measurements began or when sampling errors occurred. Both modeled and measured results below the measurement Limit of Quantification (LOQ), which varied depending on sampler type, were set to zero. Measurements were weekly composites, so modeled data was summed across weeks. Measured and modeled weekly values were divided by 7 to calculate the average daily deposition.</w:t>
      </w:r>
    </w:p>
    <w:p w14:paraId="2D28391F" w14:textId="656DCF3C" w:rsidR="00947D43" w:rsidRPr="005E1DC9" w:rsidRDefault="00766AE0" w:rsidP="008B4AC8">
      <w:pPr>
        <w:pStyle w:val="ListParagraph"/>
        <w:ind w:left="0" w:firstLine="360"/>
        <w:jc w:val="both"/>
      </w:pPr>
      <w:r w:rsidRPr="005E1DC9">
        <w:t xml:space="preserve">The </w:t>
      </w:r>
      <w:r>
        <w:t xml:space="preserve">Base model predicts an average </w:t>
      </w:r>
      <w:r w:rsidR="002337F9">
        <w:t xml:space="preserve">GenX </w:t>
      </w:r>
      <w:r>
        <w:t xml:space="preserve">deposition rate across all sites </w:t>
      </w:r>
      <w:r w:rsidRPr="0039459B">
        <w:t>of 4</w:t>
      </w:r>
      <w:r w:rsidR="00191345" w:rsidRPr="0039459B">
        <w:t>8</w:t>
      </w:r>
      <w:r w:rsidR="00736E25" w:rsidRPr="0039459B">
        <w:t>.</w:t>
      </w:r>
      <w:r w:rsidR="00191345" w:rsidRPr="0039459B">
        <w:t>6</w:t>
      </w:r>
      <w:r w:rsidRPr="0039459B">
        <w:t xml:space="preserve"> ng m</w:t>
      </w:r>
      <w:r w:rsidRPr="0039459B">
        <w:rPr>
          <w:vertAlign w:val="superscript"/>
        </w:rPr>
        <w:t>-2</w:t>
      </w:r>
      <w:r w:rsidRPr="0039459B">
        <w:t xml:space="preserve"> day</w:t>
      </w:r>
      <w:r w:rsidRPr="0039459B">
        <w:rPr>
          <w:vertAlign w:val="superscript"/>
        </w:rPr>
        <w:t>-1</w:t>
      </w:r>
      <w:r w:rsidR="00E14682" w:rsidRPr="0039459B">
        <w:t xml:space="preserve"> </w:t>
      </w:r>
      <w:r w:rsidR="000E58F3">
        <w:t>(</w:t>
      </w:r>
      <w:r w:rsidR="00E12158" w:rsidRPr="0039459B">
        <w:t>maximum = 3,333 ng m</w:t>
      </w:r>
      <w:r w:rsidR="00E12158" w:rsidRPr="0039459B">
        <w:rPr>
          <w:vertAlign w:val="superscript"/>
        </w:rPr>
        <w:t>-2</w:t>
      </w:r>
      <w:r w:rsidR="00E12158" w:rsidRPr="0039459B">
        <w:t xml:space="preserve"> day</w:t>
      </w:r>
      <w:r w:rsidR="00E12158" w:rsidRPr="0039459B">
        <w:rPr>
          <w:vertAlign w:val="superscript"/>
        </w:rPr>
        <w:t>-1</w:t>
      </w:r>
      <w:r w:rsidR="00E14682" w:rsidRPr="0039459B">
        <w:t>),</w:t>
      </w:r>
      <w:r w:rsidRPr="0039459B">
        <w:t xml:space="preserve"> which is about half the measured value of 97</w:t>
      </w:r>
      <w:r w:rsidR="00736E25" w:rsidRPr="0039459B">
        <w:t>.5</w:t>
      </w:r>
      <w:r w:rsidRPr="0039459B">
        <w:t xml:space="preserve"> ng m</w:t>
      </w:r>
      <w:r w:rsidRPr="0039459B">
        <w:rPr>
          <w:vertAlign w:val="superscript"/>
        </w:rPr>
        <w:t>-2</w:t>
      </w:r>
      <w:r w:rsidRPr="0039459B">
        <w:t xml:space="preserve"> day</w:t>
      </w:r>
      <w:r w:rsidRPr="0039459B">
        <w:rPr>
          <w:vertAlign w:val="superscript"/>
        </w:rPr>
        <w:t>-1</w:t>
      </w:r>
      <w:r w:rsidR="005D44FC" w:rsidRPr="0039459B">
        <w:t xml:space="preserve"> (</w:t>
      </w:r>
      <w:r w:rsidR="00D03256" w:rsidRPr="0039459B">
        <w:t xml:space="preserve">maximum = </w:t>
      </w:r>
      <w:r w:rsidR="005D44FC" w:rsidRPr="0039459B">
        <w:t>2,119 ng m</w:t>
      </w:r>
      <w:r w:rsidR="005D44FC" w:rsidRPr="0039459B">
        <w:rPr>
          <w:vertAlign w:val="superscript"/>
        </w:rPr>
        <w:t>-2</w:t>
      </w:r>
      <w:r w:rsidR="005D44FC" w:rsidRPr="0039459B">
        <w:t xml:space="preserve"> day</w:t>
      </w:r>
      <w:r w:rsidR="005D44FC" w:rsidRPr="0039459B">
        <w:rPr>
          <w:vertAlign w:val="superscript"/>
        </w:rPr>
        <w:t>-1</w:t>
      </w:r>
      <w:r w:rsidR="005D44FC" w:rsidRPr="0039459B">
        <w:t>)</w:t>
      </w:r>
      <w:r w:rsidR="00E27A8F">
        <w:t xml:space="preserve">. </w:t>
      </w:r>
      <w:r w:rsidR="00E2129D">
        <w:t>T</w:t>
      </w:r>
      <w:r w:rsidR="00947D43" w:rsidRPr="00947D43">
        <w:t xml:space="preserve">he </w:t>
      </w:r>
      <w:r w:rsidR="00E2129D">
        <w:t xml:space="preserve">episodic nature of deposition </w:t>
      </w:r>
      <w:r w:rsidR="00A32545">
        <w:t xml:space="preserve">is </w:t>
      </w:r>
      <w:r w:rsidR="000E58F3">
        <w:t>reflected</w:t>
      </w:r>
      <w:r w:rsidR="00E2129D">
        <w:t xml:space="preserve"> in </w:t>
      </w:r>
      <w:r w:rsidR="00A32545">
        <w:t>the</w:t>
      </w:r>
      <w:r w:rsidR="00947D43" w:rsidRPr="00947D43">
        <w:t xml:space="preserve"> low frequency of deposition measurements</w:t>
      </w:r>
      <w:r w:rsidR="00504F3D">
        <w:t xml:space="preserve"> above the L</w:t>
      </w:r>
      <w:r w:rsidR="00E2129D">
        <w:t xml:space="preserve">OQ </w:t>
      </w:r>
      <w:r w:rsidR="00E12158" w:rsidRPr="0039459B">
        <w:t>(</w:t>
      </w:r>
      <w:r w:rsidR="005128B0">
        <w:t>78</w:t>
      </w:r>
      <w:r w:rsidR="00E12158" w:rsidRPr="0039459B">
        <w:t xml:space="preserve"> out of </w:t>
      </w:r>
      <w:r w:rsidR="0021598F">
        <w:t>239</w:t>
      </w:r>
      <w:r w:rsidR="00E12158" w:rsidRPr="0039459B">
        <w:t xml:space="preserve"> measurements</w:t>
      </w:r>
      <w:r w:rsidR="007D412B">
        <w:t>, Table S</w:t>
      </w:r>
      <w:r w:rsidR="00A566F3">
        <w:t>7</w:t>
      </w:r>
      <w:r w:rsidR="00E12158" w:rsidRPr="0039459B">
        <w:t>)</w:t>
      </w:r>
      <w:r w:rsidR="00E2129D">
        <w:t>. This result</w:t>
      </w:r>
      <w:r w:rsidR="00A32545">
        <w:t>s</w:t>
      </w:r>
      <w:r w:rsidR="00E2129D">
        <w:t xml:space="preserve"> in </w:t>
      </w:r>
      <w:r w:rsidR="001E551A">
        <w:t>large standard deviation</w:t>
      </w:r>
      <w:r w:rsidR="00A32545">
        <w:t xml:space="preserve"> across all sites</w:t>
      </w:r>
      <w:r w:rsidR="00947D43" w:rsidRPr="0039459B">
        <w:t xml:space="preserve"> (error bars in Fig. 2)</w:t>
      </w:r>
      <w:r w:rsidR="005D44FC" w:rsidRPr="00C955CD">
        <w:t xml:space="preserve"> </w:t>
      </w:r>
      <w:r w:rsidR="00E2129D">
        <w:t>and</w:t>
      </w:r>
      <w:r w:rsidR="001E551A">
        <w:t xml:space="preserve"> makes it difficult to confirm</w:t>
      </w:r>
      <w:r w:rsidR="00A32545">
        <w:t xml:space="preserve"> decreases in deposition from</w:t>
      </w:r>
      <w:r w:rsidR="00A32545" w:rsidRPr="00E2129D">
        <w:t xml:space="preserve"> </w:t>
      </w:r>
      <w:r w:rsidR="00A32545">
        <w:t xml:space="preserve">the </w:t>
      </w:r>
      <w:r w:rsidR="00A32545" w:rsidRPr="00E2129D">
        <w:t>implementation of controls</w:t>
      </w:r>
      <w:r w:rsidR="00A32545">
        <w:t xml:space="preserve"> throughout 2018</w:t>
      </w:r>
      <w:r w:rsidR="00A32545" w:rsidRPr="00E2129D">
        <w:t xml:space="preserve"> (Table S</w:t>
      </w:r>
      <w:r w:rsidR="00A566F3">
        <w:t>7</w:t>
      </w:r>
      <w:r w:rsidR="00A32545" w:rsidRPr="00072D2F">
        <w:t>)</w:t>
      </w:r>
      <w:r w:rsidR="00947D43" w:rsidRPr="00C955CD">
        <w:t>.</w:t>
      </w:r>
      <w:r w:rsidR="008F0594" w:rsidRPr="00C955CD">
        <w:t xml:space="preserve"> </w:t>
      </w:r>
      <w:r w:rsidR="005E1DC9" w:rsidRPr="00C955CD">
        <w:t>The model captures</w:t>
      </w:r>
      <w:r w:rsidR="00504F3D" w:rsidRPr="00C955CD">
        <w:t xml:space="preserve"> the</w:t>
      </w:r>
      <w:r w:rsidR="00E12158" w:rsidRPr="00C955CD">
        <w:t xml:space="preserve"> spatial</w:t>
      </w:r>
      <w:r w:rsidR="005E1DC9" w:rsidRPr="00C955CD">
        <w:t xml:space="preserve"> variability </w:t>
      </w:r>
      <w:r w:rsidR="00E12158" w:rsidRPr="00C955CD">
        <w:t>among the</w:t>
      </w:r>
      <w:r w:rsidR="005E1DC9" w:rsidRPr="00C955CD">
        <w:t xml:space="preserve"> sites</w:t>
      </w:r>
      <w:r w:rsidR="00E12158" w:rsidRPr="00C955CD">
        <w:t xml:space="preserve"> (r=0.5</w:t>
      </w:r>
      <w:r w:rsidR="00C955CD" w:rsidRPr="00C955CD">
        <w:t>4</w:t>
      </w:r>
      <w:r w:rsidR="00E12158">
        <w:t>).</w:t>
      </w:r>
      <w:r w:rsidR="001E551A">
        <w:t xml:space="preserve"> Discrepancies between the predicted and observed deposition values could be due to uncertainties in meteorology, emissions, property estimation, or sample collection method (see Model-</w:t>
      </w:r>
      <w:r w:rsidR="002F0259">
        <w:t>M</w:t>
      </w:r>
      <w:r w:rsidR="001E551A">
        <w:t>easurement Discrepancies in the SI).</w:t>
      </w:r>
      <w:r w:rsidR="005E1DC9" w:rsidRPr="005E1DC9">
        <w:t xml:space="preserve"> </w:t>
      </w:r>
    </w:p>
    <w:p w14:paraId="54F73B84" w14:textId="1C8F0D33" w:rsidR="001D7598" w:rsidRDefault="00BB3EB7" w:rsidP="008B4AC8">
      <w:pPr>
        <w:pStyle w:val="ListParagraph"/>
        <w:ind w:left="0" w:firstLine="360"/>
        <w:jc w:val="both"/>
      </w:pPr>
      <w:r>
        <w:t>Deposition m</w:t>
      </w:r>
      <w:r w:rsidR="001D7598">
        <w:t>easurements do not exist on the facility</w:t>
      </w:r>
      <w:r w:rsidR="00E12158">
        <w:t xml:space="preserve"> grounds</w:t>
      </w:r>
      <w:r w:rsidR="001D7598">
        <w:t xml:space="preserve"> or in Fayetteville (“</w:t>
      </w:r>
      <w:proofErr w:type="spellStart"/>
      <w:r w:rsidR="001D7598">
        <w:t>Fayett</w:t>
      </w:r>
      <w:proofErr w:type="spellEnd"/>
      <w:r w:rsidR="001D7598">
        <w:t xml:space="preserve">”), </w:t>
      </w:r>
      <w:r w:rsidR="00FE60D9">
        <w:t>although</w:t>
      </w:r>
      <w:r w:rsidR="001D7598">
        <w:t xml:space="preserve"> the modeled results are shown </w:t>
      </w:r>
      <w:r w:rsidR="001E551A">
        <w:t xml:space="preserve">in Figure 2 </w:t>
      </w:r>
      <w:r w:rsidR="001D7598">
        <w:t xml:space="preserve">for comparison. </w:t>
      </w:r>
      <w:r w:rsidR="00A2090E">
        <w:t>P</w:t>
      </w:r>
      <w:r w:rsidR="00FE60D9">
        <w:t xml:space="preserve">redicted deposition </w:t>
      </w:r>
      <w:r w:rsidR="00084084">
        <w:t>at</w:t>
      </w:r>
      <w:r w:rsidR="00FE60D9">
        <w:t xml:space="preserve"> the Chemours facility</w:t>
      </w:r>
      <w:r w:rsidR="001E551A">
        <w:t xml:space="preserve">, </w:t>
      </w:r>
      <w:r w:rsidR="001E551A">
        <w:lastRenderedPageBreak/>
        <w:t xml:space="preserve">where emissions are elevated due to ejection from the stack, </w:t>
      </w:r>
      <w:r w:rsidR="00FE60D9">
        <w:t>is equal</w:t>
      </w:r>
      <w:r w:rsidR="00A2090E">
        <w:t xml:space="preserve"> </w:t>
      </w:r>
      <w:r w:rsidR="00FE60D9">
        <w:t>to or significantly lower than deposition</w:t>
      </w:r>
      <w:r w:rsidR="00947D43">
        <w:t xml:space="preserve"> at the sampling sites</w:t>
      </w:r>
      <w:r w:rsidR="00FE60D9">
        <w:t xml:space="preserve"> </w:t>
      </w:r>
      <w:r w:rsidR="00A2090E">
        <w:t>immediately downwind</w:t>
      </w:r>
      <w:r w:rsidR="00FE60D9">
        <w:t xml:space="preserve"> </w:t>
      </w:r>
      <w:r w:rsidR="001E551A">
        <w:t>after some down-mixing has occurred</w:t>
      </w:r>
      <w:r w:rsidR="00FE60D9">
        <w:t xml:space="preserve">. </w:t>
      </w:r>
      <w:r w:rsidR="00B577E1">
        <w:t>T</w:t>
      </w:r>
      <w:r w:rsidR="00FE60D9">
        <w:t xml:space="preserve">he deposition predicted in Fayetteville, the nearest urban area, is </w:t>
      </w:r>
      <w:r w:rsidR="001E551A">
        <w:t>in the range of the</w:t>
      </w:r>
      <w:r w:rsidR="00FE60D9">
        <w:t xml:space="preserve"> </w:t>
      </w:r>
      <w:r w:rsidR="00084084">
        <w:t>measurements at</w:t>
      </w:r>
      <w:r w:rsidR="001E551A">
        <w:t xml:space="preserve"> the sampling sites</w:t>
      </w:r>
      <w:r w:rsidR="00422D92">
        <w:t>.</w:t>
      </w:r>
      <w:r w:rsidR="008C510B">
        <w:t xml:space="preserve">  </w:t>
      </w:r>
      <w:r w:rsidR="00540B6D">
        <w:t xml:space="preserve"> </w:t>
      </w:r>
    </w:p>
    <w:p w14:paraId="7F08D7F7" w14:textId="5195DB3B" w:rsidR="007727FD" w:rsidRDefault="00FA5DD0" w:rsidP="008B4AC8">
      <w:pPr>
        <w:pStyle w:val="ListParagraph"/>
        <w:ind w:left="0"/>
        <w:jc w:val="both"/>
      </w:pPr>
      <w:r w:rsidRPr="00FA5DD0">
        <w:object w:dxaOrig="7020" w:dyaOrig="5940" w14:anchorId="55B310B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50.85pt;height:297.15pt" o:ole="">
            <v:imagedata r:id="rId14" o:title=""/>
          </v:shape>
          <o:OLEObject Type="Embed" ProgID="Acrobat.Document.DC" ShapeID="_x0000_i1025" DrawAspect="Content" ObjectID="_1662799806" r:id="rId15"/>
        </w:object>
      </w:r>
    </w:p>
    <w:p w14:paraId="41BC7D26" w14:textId="77777777" w:rsidR="00886965" w:rsidRPr="00EE3DB2" w:rsidRDefault="00886965" w:rsidP="00886965">
      <w:pPr>
        <w:rPr>
          <w:sz w:val="16"/>
          <w:szCs w:val="16"/>
        </w:rPr>
      </w:pPr>
      <w:r w:rsidRPr="007727FD">
        <w:rPr>
          <w:rFonts w:hAnsi="Calibri"/>
          <w:b/>
          <w:bCs/>
          <w:color w:val="000000" w:themeColor="text1"/>
          <w:kern w:val="24"/>
        </w:rPr>
        <w:t>Figure 2.</w:t>
      </w:r>
      <w:r w:rsidRPr="007727FD">
        <w:rPr>
          <w:rFonts w:hAnsi="Calibri"/>
          <w:color w:val="000000" w:themeColor="text1"/>
          <w:kern w:val="24"/>
        </w:rPr>
        <w:t xml:space="preserve"> </w:t>
      </w:r>
      <w:r>
        <w:rPr>
          <w:rFonts w:hAnsi="Calibri"/>
          <w:color w:val="000000" w:themeColor="text1"/>
          <w:kern w:val="24"/>
        </w:rPr>
        <w:t xml:space="preserve">Daily averaged observed GenX deposition at 5 NC DEQ sampling sites paired with daily averaged deposition predictions for the two CMAQ-PFAS model configurations. Model predictions include the deposition of total GenX (HFPO-DA and HFPO-DAF). Also shown for comparison are CMAQ-PFAS predictions at the Chemours Fayetteville Works and in Fayetteville, NC, the nearest urban area. Error bars represent the standard deviation of data at each site. </w:t>
      </w:r>
    </w:p>
    <w:p w14:paraId="7D00DD5A" w14:textId="588A3645" w:rsidR="00540B6D" w:rsidRDefault="00540B6D" w:rsidP="008B4AC8">
      <w:pPr>
        <w:pStyle w:val="ListParagraph"/>
        <w:ind w:left="0"/>
        <w:jc w:val="both"/>
      </w:pPr>
    </w:p>
    <w:p w14:paraId="0AFEFB2C" w14:textId="2D8145AC" w:rsidR="00D52E58" w:rsidRDefault="00433F51" w:rsidP="008B4AC8">
      <w:pPr>
        <w:pStyle w:val="ListParagraph"/>
        <w:numPr>
          <w:ilvl w:val="1"/>
          <w:numId w:val="8"/>
        </w:numPr>
        <w:ind w:left="360"/>
        <w:jc w:val="both"/>
        <w:rPr>
          <w:i/>
          <w:iCs/>
        </w:rPr>
      </w:pPr>
      <w:r>
        <w:rPr>
          <w:i/>
          <w:iCs/>
        </w:rPr>
        <w:t xml:space="preserve">Total </w:t>
      </w:r>
      <w:r w:rsidR="00D52E58" w:rsidRPr="002F0198">
        <w:rPr>
          <w:i/>
          <w:iCs/>
        </w:rPr>
        <w:t>GenX</w:t>
      </w:r>
      <w:r w:rsidR="002F0198">
        <w:rPr>
          <w:i/>
          <w:iCs/>
        </w:rPr>
        <w:t xml:space="preserve"> </w:t>
      </w:r>
      <w:r w:rsidR="00AD1B57">
        <w:rPr>
          <w:i/>
          <w:iCs/>
        </w:rPr>
        <w:t>deposition</w:t>
      </w:r>
      <w:r w:rsidR="002F0198">
        <w:rPr>
          <w:i/>
          <w:iCs/>
        </w:rPr>
        <w:t xml:space="preserve"> and </w:t>
      </w:r>
      <w:r w:rsidR="00AD1B57">
        <w:rPr>
          <w:i/>
          <w:iCs/>
        </w:rPr>
        <w:t>concentration</w:t>
      </w:r>
    </w:p>
    <w:p w14:paraId="45616861" w14:textId="5886D0A0" w:rsidR="003E1E30" w:rsidRDefault="00E51854" w:rsidP="008B4AC8">
      <w:pPr>
        <w:spacing w:after="0"/>
        <w:ind w:firstLine="360"/>
        <w:jc w:val="both"/>
      </w:pPr>
      <w:r>
        <w:t>T</w:t>
      </w:r>
      <w:r w:rsidR="00EC19F7">
        <w:t xml:space="preserve">he </w:t>
      </w:r>
      <w:r w:rsidR="007D4721">
        <w:t xml:space="preserve">modeled </w:t>
      </w:r>
      <w:r w:rsidR="00EC19F7">
        <w:t xml:space="preserve">deposition of </w:t>
      </w:r>
      <w:r w:rsidR="001E551A">
        <w:t xml:space="preserve">total </w:t>
      </w:r>
      <w:r w:rsidR="00EC19F7">
        <w:t>GenX</w:t>
      </w:r>
      <w:r w:rsidR="001E551A">
        <w:t xml:space="preserve"> </w:t>
      </w:r>
      <w:r w:rsidR="00433F51">
        <w:t>(HFPO-DA + HFPO-DAF)</w:t>
      </w:r>
      <w:r w:rsidR="00EC19F7">
        <w:t xml:space="preserve"> </w:t>
      </w:r>
      <w:r w:rsidR="003E1E30">
        <w:t>is regionally distributed and highest near the facility</w:t>
      </w:r>
      <w:r>
        <w:t xml:space="preserve"> in the Base model (Fig. 3)</w:t>
      </w:r>
      <w:r w:rsidR="003E1E30">
        <w:t>.</w:t>
      </w:r>
      <w:r w:rsidR="00EC19F7">
        <w:t xml:space="preserve"> Note the non-linear color scale</w:t>
      </w:r>
      <w:r w:rsidR="001E551A">
        <w:t xml:space="preserve"> illustrates the</w:t>
      </w:r>
      <w:r w:rsidR="00EC19F7">
        <w:t xml:space="preserve"> maximum deposition</w:t>
      </w:r>
      <w:r w:rsidR="00EC19F7" w:rsidRPr="00C955CD">
        <w:t xml:space="preserve"> value</w:t>
      </w:r>
      <w:r w:rsidR="00AC25F1" w:rsidRPr="00C955CD">
        <w:t xml:space="preserve"> (</w:t>
      </w:r>
      <w:r w:rsidR="00C955CD">
        <w:t>1,</w:t>
      </w:r>
      <w:r w:rsidR="00C955CD" w:rsidRPr="00C955CD">
        <w:t>5</w:t>
      </w:r>
      <w:r w:rsidR="00C955CD">
        <w:t>49</w:t>
      </w:r>
      <w:r w:rsidR="00AC25F1" w:rsidRPr="00C955CD">
        <w:t xml:space="preserve"> ng m</w:t>
      </w:r>
      <w:r w:rsidR="00AC25F1" w:rsidRPr="00C955CD">
        <w:rPr>
          <w:vertAlign w:val="superscript"/>
        </w:rPr>
        <w:t>-2</w:t>
      </w:r>
      <w:r w:rsidR="00AC25F1" w:rsidRPr="00C955CD">
        <w:t xml:space="preserve"> </w:t>
      </w:r>
      <w:r w:rsidR="00C955CD">
        <w:t>day</w:t>
      </w:r>
      <w:r w:rsidR="00AC25F1" w:rsidRPr="00C955CD">
        <w:rPr>
          <w:vertAlign w:val="superscript"/>
        </w:rPr>
        <w:t>-1</w:t>
      </w:r>
      <w:r w:rsidR="00AC25F1" w:rsidRPr="00C955CD">
        <w:t>)</w:t>
      </w:r>
      <w:r w:rsidR="00EC19F7" w:rsidRPr="00C955CD">
        <w:t xml:space="preserve"> </w:t>
      </w:r>
      <w:r>
        <w:t>which is</w:t>
      </w:r>
      <w:r w:rsidR="00EC19F7" w:rsidRPr="00C955CD">
        <w:t xml:space="preserve"> </w:t>
      </w:r>
      <w:r w:rsidR="00AC25F1" w:rsidRPr="00C955CD">
        <w:t>two orders of magnitude</w:t>
      </w:r>
      <w:r w:rsidR="00EC19F7" w:rsidRPr="00C955CD">
        <w:t xml:space="preserve"> larger than the 99</w:t>
      </w:r>
      <w:r w:rsidR="00EC19F7" w:rsidRPr="00C955CD">
        <w:rPr>
          <w:vertAlign w:val="superscript"/>
        </w:rPr>
        <w:t>th</w:t>
      </w:r>
      <w:r w:rsidR="00EC19F7" w:rsidRPr="00C955CD">
        <w:t xml:space="preserve"> percentile (</w:t>
      </w:r>
      <w:r w:rsidR="007D6C79" w:rsidRPr="00F1162C">
        <w:t>9.8</w:t>
      </w:r>
      <w:r w:rsidR="00C955CD" w:rsidRPr="00C955CD">
        <w:rPr>
          <w:color w:val="FF0000"/>
        </w:rPr>
        <w:t xml:space="preserve"> </w:t>
      </w:r>
      <w:r w:rsidR="00EC19F7" w:rsidRPr="00C955CD">
        <w:t>ng m</w:t>
      </w:r>
      <w:r w:rsidR="00EC19F7" w:rsidRPr="00C955CD">
        <w:rPr>
          <w:vertAlign w:val="superscript"/>
        </w:rPr>
        <w:t>-2</w:t>
      </w:r>
      <w:r w:rsidR="00EC19F7" w:rsidRPr="00C955CD">
        <w:t xml:space="preserve"> </w:t>
      </w:r>
      <w:r w:rsidR="00C955CD">
        <w:t>day</w:t>
      </w:r>
      <w:r w:rsidR="00EC19F7" w:rsidRPr="00C955CD">
        <w:rPr>
          <w:vertAlign w:val="superscript"/>
        </w:rPr>
        <w:t>-1</w:t>
      </w:r>
      <w:r w:rsidR="00EC19F7" w:rsidRPr="00C955CD">
        <w:t>).</w:t>
      </w:r>
      <w:r w:rsidR="003E1E30" w:rsidRPr="00C955CD">
        <w:t xml:space="preserve"> </w:t>
      </w:r>
      <w:r w:rsidR="00BE5CE8">
        <w:t>B</w:t>
      </w:r>
      <w:r w:rsidR="0002645A" w:rsidRPr="00C955CD">
        <w:t>oth</w:t>
      </w:r>
      <w:r w:rsidR="003E1E30" w:rsidRPr="00C955CD">
        <w:t xml:space="preserve"> dry</w:t>
      </w:r>
      <w:r w:rsidR="0002645A" w:rsidRPr="00C955CD">
        <w:t xml:space="preserve"> and wet</w:t>
      </w:r>
      <w:r w:rsidR="003E1E30" w:rsidRPr="00C955CD">
        <w:t xml:space="preserve"> </w:t>
      </w:r>
      <w:r w:rsidR="008433A2">
        <w:t xml:space="preserve">deposition </w:t>
      </w:r>
      <w:r w:rsidR="00BE5CE8">
        <w:t xml:space="preserve">are important </w:t>
      </w:r>
      <w:r w:rsidR="008433A2">
        <w:t>loss</w:t>
      </w:r>
      <w:r w:rsidR="00BE5CE8">
        <w:t xml:space="preserve"> pathways for total GenX</w:t>
      </w:r>
      <w:r w:rsidR="003E1E30" w:rsidRPr="00C955CD">
        <w:t xml:space="preserve"> due to its </w:t>
      </w:r>
      <w:r w:rsidR="0035553C" w:rsidRPr="00C955CD">
        <w:t>effecti</w:t>
      </w:r>
      <w:r w:rsidR="0035553C">
        <w:t xml:space="preserve">ve </w:t>
      </w:r>
      <w:r w:rsidR="003E1E30">
        <w:t xml:space="preserve">Henry’s Law </w:t>
      </w:r>
      <w:r w:rsidR="008433A2">
        <w:t>constant</w:t>
      </w:r>
      <w:r w:rsidR="0035553C">
        <w:t xml:space="preserve"> </w:t>
      </w:r>
      <w:r w:rsidR="003E1E30" w:rsidRPr="00253041">
        <w:t>(</w:t>
      </w:r>
      <w:r w:rsidR="0002645A">
        <w:t>Fig.</w:t>
      </w:r>
      <w:r w:rsidR="003E1E30" w:rsidRPr="00253041">
        <w:t xml:space="preserve"> S</w:t>
      </w:r>
      <w:r w:rsidR="006B3CC8">
        <w:t>4</w:t>
      </w:r>
      <w:r w:rsidR="003E1E30">
        <w:t>). Dry deposition dominates particularly at locations farther f</w:t>
      </w:r>
      <w:r w:rsidR="003E1E30" w:rsidRPr="00F1162C">
        <w:t>rom the source (Fig. S</w:t>
      </w:r>
      <w:r w:rsidR="006B3CC8">
        <w:t>4</w:t>
      </w:r>
      <w:r w:rsidR="00B5260A" w:rsidRPr="00F1162C">
        <w:t>, bottom</w:t>
      </w:r>
      <w:r w:rsidR="003E1E30" w:rsidRPr="00F1162C">
        <w:t xml:space="preserve">). </w:t>
      </w:r>
      <w:bookmarkStart w:id="12" w:name="_Hlk51686052"/>
      <w:r w:rsidR="003E1E30" w:rsidRPr="00F1162C">
        <w:t>The mean domain-wide deposition</w:t>
      </w:r>
      <w:r w:rsidR="0035553C" w:rsidRPr="00F1162C">
        <w:t xml:space="preserve"> </w:t>
      </w:r>
      <w:r w:rsidR="00017A91">
        <w:t>estimated</w:t>
      </w:r>
      <w:r w:rsidR="0035553C" w:rsidRPr="00F1162C">
        <w:t xml:space="preserve"> by CMAQ-PFAS</w:t>
      </w:r>
      <w:r w:rsidR="003E1E30" w:rsidRPr="00F1162C">
        <w:t xml:space="preserve">, </w:t>
      </w:r>
      <w:r w:rsidR="00AC25F1" w:rsidRPr="00F1162C">
        <w:t>1</w:t>
      </w:r>
      <w:r w:rsidR="00F1162C" w:rsidRPr="00F1162C">
        <w:t>.1</w:t>
      </w:r>
      <w:r w:rsidR="003E1E30" w:rsidRPr="00F1162C">
        <w:t xml:space="preserve"> ng m</w:t>
      </w:r>
      <w:r w:rsidR="003E1E30" w:rsidRPr="00F1162C">
        <w:rPr>
          <w:vertAlign w:val="superscript"/>
        </w:rPr>
        <w:t>-2</w:t>
      </w:r>
      <w:r w:rsidR="003E1E30" w:rsidRPr="00F1162C">
        <w:t xml:space="preserve"> </w:t>
      </w:r>
      <w:r w:rsidR="00F1162C" w:rsidRPr="00F1162C">
        <w:t>day</w:t>
      </w:r>
      <w:r w:rsidR="003E1E30" w:rsidRPr="00F1162C">
        <w:rPr>
          <w:vertAlign w:val="superscript"/>
        </w:rPr>
        <w:t>-1</w:t>
      </w:r>
      <w:bookmarkEnd w:id="12"/>
      <w:r w:rsidR="003E1E30" w:rsidRPr="00F1162C">
        <w:t xml:space="preserve">, integrated </w:t>
      </w:r>
      <w:r w:rsidR="009666E6" w:rsidRPr="00F1162C">
        <w:t>over a decade of production</w:t>
      </w:r>
      <w:r w:rsidR="00893866" w:rsidRPr="00F1162C">
        <w:fldChar w:fldCharType="begin"/>
      </w:r>
      <w:r w:rsidR="00DE5067">
        <w:instrText xml:space="preserve"> ADDIN EN.CITE &lt;EndNote&gt;&lt;Cite&gt;&lt;Author&gt;DuPont&lt;/Author&gt;&lt;Year&gt;2010&lt;/Year&gt;&lt;RecNum&gt;94&lt;/RecNum&gt;&lt;DisplayText&gt;&lt;style face="superscript"&gt;44&lt;/style&gt;&lt;/DisplayText&gt;&lt;record&gt;&lt;rec-number&gt;94&lt;/rec-number&gt;&lt;foreign-keys&gt;&lt;key app="EN" db-id="dda0drsatfxffxedr25prf27evppx2x02dsw" timestamp="1594142209"&gt;94&lt;/key&gt;&lt;/foreign-keys&gt;&lt;ref-type name="Pamphlet"&gt;24&lt;/ref-type&gt;&lt;contributors&gt;&lt;authors&gt;&lt;author&gt;DuPont&lt;/author&gt;&lt;/authors&gt;&lt;/contributors&gt;&lt;titles&gt;&lt;title&gt;DuPont™ GenX Processing Aid for Making Fluoropolymer Resins: Setting a new industry standard for sustainable replacement technology&lt;/title&gt;&lt;secondary-title&gt;https://bladenonline.com/wp-content/uploads/2017/06/Chemours_GenX_Brochure_Final_07July2010.pdf&lt;/secondary-title&gt;&lt;/titles&gt;&lt;dates&gt;&lt;year&gt;2010&lt;/year&gt;&lt;/dates&gt;&lt;urls&gt;&lt;/urls&gt;&lt;access-date&gt;7 July 2020&lt;/access-date&gt;&lt;/record&gt;&lt;/Cite&gt;&lt;/EndNote&gt;</w:instrText>
      </w:r>
      <w:r w:rsidR="00893866" w:rsidRPr="00F1162C">
        <w:fldChar w:fldCharType="separate"/>
      </w:r>
      <w:r w:rsidR="00DE5067" w:rsidRPr="00DE5067">
        <w:rPr>
          <w:noProof/>
          <w:vertAlign w:val="superscript"/>
        </w:rPr>
        <w:t>44</w:t>
      </w:r>
      <w:r w:rsidR="00893866" w:rsidRPr="00F1162C">
        <w:fldChar w:fldCharType="end"/>
      </w:r>
      <w:r w:rsidR="003E1E30" w:rsidRPr="00F1162C">
        <w:t xml:space="preserve"> </w:t>
      </w:r>
      <w:r w:rsidR="005F1730">
        <w:t>suggests</w:t>
      </w:r>
      <w:r w:rsidR="003E1E30" w:rsidRPr="00F1162C">
        <w:t xml:space="preserve"> </w:t>
      </w:r>
      <w:r w:rsidR="0002645A" w:rsidRPr="00F1162C">
        <w:t>a mean deposition</w:t>
      </w:r>
      <w:r w:rsidR="009666E6" w:rsidRPr="00F1162C">
        <w:t xml:space="preserve"> of </w:t>
      </w:r>
      <w:r w:rsidR="00F1162C" w:rsidRPr="00F1162C">
        <w:t>~4,2</w:t>
      </w:r>
      <w:r w:rsidR="009666E6" w:rsidRPr="00F1162C">
        <w:t>0</w:t>
      </w:r>
      <w:r w:rsidR="00297494" w:rsidRPr="00F1162C">
        <w:t>0 ng m</w:t>
      </w:r>
      <w:r w:rsidR="00297494" w:rsidRPr="00F1162C">
        <w:rPr>
          <w:vertAlign w:val="superscript"/>
        </w:rPr>
        <w:t>-2</w:t>
      </w:r>
      <w:r w:rsidR="00297494" w:rsidRPr="00F1162C">
        <w:t xml:space="preserve"> </w:t>
      </w:r>
      <w:r w:rsidR="003E1E30" w:rsidRPr="00F1162C">
        <w:t xml:space="preserve">of </w:t>
      </w:r>
      <w:r w:rsidR="00433F51">
        <w:t xml:space="preserve">total </w:t>
      </w:r>
      <w:r w:rsidR="003E1E30" w:rsidRPr="00F1162C">
        <w:t xml:space="preserve">GenX </w:t>
      </w:r>
      <w:r w:rsidR="0002645A" w:rsidRPr="00F1162C">
        <w:t>to</w:t>
      </w:r>
      <w:r w:rsidR="003E1E30" w:rsidRPr="00F1162C">
        <w:t xml:space="preserve"> the environment</w:t>
      </w:r>
      <w:r w:rsidR="0002645A" w:rsidRPr="00F1162C">
        <w:t xml:space="preserve"> and a maximum deposition of </w:t>
      </w:r>
      <w:r w:rsidR="00F1162C" w:rsidRPr="00F1162C">
        <w:t>5,650</w:t>
      </w:r>
      <w:r w:rsidR="0002645A" w:rsidRPr="00F1162C">
        <w:t xml:space="preserve"> </w:t>
      </w:r>
      <w:r w:rsidR="0002645A" w:rsidRPr="00F1162C">
        <w:rPr>
          <w:rFonts w:cstheme="minorHAnsi"/>
        </w:rPr>
        <w:t>µ</w:t>
      </w:r>
      <w:r w:rsidR="0002645A" w:rsidRPr="00F1162C">
        <w:t>g m</w:t>
      </w:r>
      <w:r w:rsidR="0002645A" w:rsidRPr="00F1162C">
        <w:rPr>
          <w:vertAlign w:val="superscript"/>
        </w:rPr>
        <w:t>-2</w:t>
      </w:r>
      <w:r w:rsidR="0002645A" w:rsidRPr="00F1162C">
        <w:t xml:space="preserve"> ne</w:t>
      </w:r>
      <w:r w:rsidR="0002645A">
        <w:t>ar the facility,</w:t>
      </w:r>
      <w:r w:rsidR="00BE5CE8">
        <w:t xml:space="preserve"> consistent with accumulation observed</w:t>
      </w:r>
      <w:r w:rsidR="00AC25F1">
        <w:t xml:space="preserve"> elsewhere for </w:t>
      </w:r>
      <w:r w:rsidR="00433F51">
        <w:t xml:space="preserve">total </w:t>
      </w:r>
      <w:r w:rsidR="00AC25F1">
        <w:t>GenX and other PFAS</w:t>
      </w:r>
      <w:r w:rsidR="00AC25F1">
        <w:fldChar w:fldCharType="begin"/>
      </w:r>
      <w:r w:rsidR="008B4AC8">
        <w:instrText xml:space="preserve"> ADDIN EN.CITE &lt;EndNote&gt;&lt;Cite&gt;&lt;Author&gt;Galloway&lt;/Author&gt;&lt;Year&gt;2020&lt;/Year&gt;&lt;RecNum&gt;97&lt;/RecNum&gt;&lt;DisplayText&gt;&lt;style face="superscript"&gt;13&lt;/style&gt;&lt;/DisplayText&gt;&lt;record&gt;&lt;rec-number&gt;97&lt;/rec-number&gt;&lt;foreign-keys&gt;&lt;key app="EN" db-id="dda0drsatfxffxedr25prf27evppx2x02dsw" timestamp="1594327536"&gt;97&lt;/key&gt;&lt;/foreign-keys&gt;&lt;ref-type name="Journal Article"&gt;17&lt;/ref-type&gt;&lt;contributors&gt;&lt;authors&gt;&lt;author&gt;Galloway, Jason E.&lt;/author&gt;&lt;author&gt;Moreno, Anjelica V. P.&lt;/author&gt;&lt;author&gt;Lindstrom, Andrew B.&lt;/author&gt;&lt;author&gt;Strynar, Mark J.&lt;/author&gt;&lt;author&gt;Newton, Seth&lt;/author&gt;&lt;author&gt;May, Andrew A.&lt;/author&gt;&lt;author&gt;Weavers, Linda K.&lt;/author&gt;&lt;/authors&gt;&lt;/contributors&gt;&lt;titles&gt;&lt;title&gt;Evidence of Air Dispersion: HFPO–DA and PFOA in Ohio and West Virginia Surface Water and Soil near a Fluoropolymer Production Facility&lt;/title&gt;&lt;secondary-title&gt;Environmental Science &amp;amp; Technology&lt;/secondary-title&gt;&lt;/titles&gt;&lt;periodical&gt;&lt;full-title&gt;Environmental Science &amp;amp; Technology&lt;/full-title&gt;&lt;/periodical&gt;&lt;pages&gt;7175-7184&lt;/pages&gt;&lt;volume&gt;54&lt;/volume&gt;&lt;number&gt;12&lt;/number&gt;&lt;dates&gt;&lt;year&gt;2020&lt;/year&gt;&lt;pub-dates&gt;&lt;date&gt;2020/06/16&lt;/date&gt;&lt;/pub-dates&gt;&lt;/dates&gt;&lt;publisher&gt;American Chemical Society&lt;/publisher&gt;&lt;isbn&gt;0013-936X&lt;/isbn&gt;&lt;urls&gt;&lt;related-urls&gt;&lt;url&gt;https://doi.org/10.1021/acs.est.9b07384&lt;/url&gt;&lt;/related-urls&gt;&lt;/urls&gt;&lt;electronic-resource-num&gt;10.1021/acs.est.9b07384&lt;/electronic-resource-num&gt;&lt;/record&gt;&lt;/Cite&gt;&lt;/EndNote&gt;</w:instrText>
      </w:r>
      <w:r w:rsidR="00AC25F1">
        <w:fldChar w:fldCharType="separate"/>
      </w:r>
      <w:r w:rsidR="008B4AC8" w:rsidRPr="008B4AC8">
        <w:rPr>
          <w:noProof/>
          <w:vertAlign w:val="superscript"/>
        </w:rPr>
        <w:t>13</w:t>
      </w:r>
      <w:r w:rsidR="00AC25F1">
        <w:fldChar w:fldCharType="end"/>
      </w:r>
      <w:r w:rsidR="003E1E30">
        <w:t xml:space="preserve">. Additional studies are required </w:t>
      </w:r>
      <w:r w:rsidR="0035553C">
        <w:t>to confirm this</w:t>
      </w:r>
      <w:r w:rsidR="008433A2">
        <w:t xml:space="preserve"> model</w:t>
      </w:r>
      <w:r w:rsidR="0035553C">
        <w:t xml:space="preserve"> prediction</w:t>
      </w:r>
      <w:r w:rsidR="003E1E30">
        <w:t xml:space="preserve">. </w:t>
      </w:r>
    </w:p>
    <w:p w14:paraId="74CA5103" w14:textId="7F311941" w:rsidR="009D662E" w:rsidRDefault="00114C44" w:rsidP="008B4AC8">
      <w:pPr>
        <w:spacing w:after="0"/>
        <w:ind w:firstLine="720"/>
        <w:jc w:val="both"/>
      </w:pPr>
      <w:r>
        <w:rPr>
          <w:rFonts w:ascii="Calibri" w:hAnsi="Calibri" w:cs="Calibri"/>
        </w:rPr>
        <w:lastRenderedPageBreak/>
        <w:t xml:space="preserve">Annual average air concentrations </w:t>
      </w:r>
      <w:r w:rsidR="008F6459">
        <w:rPr>
          <w:rFonts w:ascii="Calibri" w:hAnsi="Calibri" w:cs="Calibri"/>
        </w:rPr>
        <w:t xml:space="preserve">of </w:t>
      </w:r>
      <w:r w:rsidR="00BE5CE8">
        <w:rPr>
          <w:rFonts w:ascii="Calibri" w:hAnsi="Calibri" w:cs="Calibri"/>
        </w:rPr>
        <w:t xml:space="preserve">total </w:t>
      </w:r>
      <w:r w:rsidR="008F6459">
        <w:rPr>
          <w:rFonts w:ascii="Calibri" w:hAnsi="Calibri" w:cs="Calibri"/>
        </w:rPr>
        <w:t xml:space="preserve">GenX </w:t>
      </w:r>
      <w:r w:rsidR="00C7177E">
        <w:rPr>
          <w:rFonts w:ascii="Calibri" w:hAnsi="Calibri" w:cs="Calibri"/>
        </w:rPr>
        <w:t>near</w:t>
      </w:r>
      <w:r>
        <w:rPr>
          <w:rFonts w:ascii="Calibri" w:hAnsi="Calibri" w:cs="Calibri"/>
        </w:rPr>
        <w:t xml:space="preserve"> the facility can </w:t>
      </w:r>
      <w:r w:rsidRPr="00C7177E">
        <w:rPr>
          <w:rFonts w:ascii="Calibri" w:hAnsi="Calibri" w:cs="Calibri"/>
        </w:rPr>
        <w:t xml:space="preserve">reach </w:t>
      </w:r>
      <w:r w:rsidR="004911EB" w:rsidRPr="00C7177E">
        <w:rPr>
          <w:rFonts w:ascii="Calibri" w:hAnsi="Calibri" w:cs="Calibri"/>
        </w:rPr>
        <w:t>24.6</w:t>
      </w:r>
      <w:r w:rsidRPr="00C7177E">
        <w:rPr>
          <w:rFonts w:ascii="Calibri" w:hAnsi="Calibri" w:cs="Calibri"/>
        </w:rPr>
        <w:t xml:space="preserve"> ng m</w:t>
      </w:r>
      <w:r w:rsidRPr="00C7177E">
        <w:rPr>
          <w:rFonts w:ascii="Calibri" w:hAnsi="Calibri" w:cs="Calibri"/>
          <w:vertAlign w:val="superscript"/>
        </w:rPr>
        <w:t>-3</w:t>
      </w:r>
      <w:r w:rsidRPr="00C7177E">
        <w:rPr>
          <w:rFonts w:ascii="Calibri" w:hAnsi="Calibri" w:cs="Calibri"/>
        </w:rPr>
        <w:t>,</w:t>
      </w:r>
      <w:r w:rsidR="00C7177E" w:rsidRPr="00C7177E">
        <w:rPr>
          <w:rFonts w:ascii="Calibri" w:hAnsi="Calibri" w:cs="Calibri"/>
        </w:rPr>
        <w:t xml:space="preserve"> although</w:t>
      </w:r>
      <w:r w:rsidRPr="00C7177E">
        <w:rPr>
          <w:rFonts w:ascii="Calibri" w:hAnsi="Calibri" w:cs="Calibri"/>
        </w:rPr>
        <w:t xml:space="preserve"> decrease to</w:t>
      </w:r>
      <w:r w:rsidR="00C7177E" w:rsidRPr="00C7177E">
        <w:rPr>
          <w:rFonts w:ascii="Calibri" w:hAnsi="Calibri" w:cs="Calibri"/>
        </w:rPr>
        <w:t xml:space="preserve"> an average of</w:t>
      </w:r>
      <w:r w:rsidRPr="00C7177E">
        <w:rPr>
          <w:rFonts w:ascii="Calibri" w:hAnsi="Calibri" w:cs="Calibri"/>
        </w:rPr>
        <w:t xml:space="preserve"> </w:t>
      </w:r>
      <w:r w:rsidR="00C7177E" w:rsidRPr="00C7177E">
        <w:rPr>
          <w:rFonts w:ascii="Calibri" w:hAnsi="Calibri" w:cs="Calibri"/>
        </w:rPr>
        <w:t>1.9</w:t>
      </w:r>
      <w:r w:rsidRPr="00C7177E">
        <w:rPr>
          <w:rFonts w:ascii="Calibri" w:hAnsi="Calibri" w:cs="Calibri"/>
        </w:rPr>
        <w:t xml:space="preserve"> ng m</w:t>
      </w:r>
      <w:r w:rsidRPr="00C7177E">
        <w:rPr>
          <w:rFonts w:ascii="Calibri" w:hAnsi="Calibri" w:cs="Calibri"/>
          <w:vertAlign w:val="superscript"/>
        </w:rPr>
        <w:t>-3</w:t>
      </w:r>
      <w:r w:rsidRPr="00C7177E">
        <w:rPr>
          <w:rFonts w:ascii="Calibri" w:hAnsi="Calibri" w:cs="Calibri"/>
        </w:rPr>
        <w:t xml:space="preserve"> at 5 km, and then further decrease with an e-folding distance of 25</w:t>
      </w:r>
      <w:r w:rsidR="009C51B5">
        <w:rPr>
          <w:rFonts w:ascii="Calibri" w:hAnsi="Calibri" w:cs="Calibri"/>
        </w:rPr>
        <w:t>.5</w:t>
      </w:r>
      <w:r w:rsidRPr="00C7177E">
        <w:rPr>
          <w:rFonts w:ascii="Calibri" w:hAnsi="Calibri" w:cs="Calibri"/>
        </w:rPr>
        <w:t xml:space="preserve"> km </w:t>
      </w:r>
      <w:r w:rsidR="006F5953" w:rsidRPr="00C7177E">
        <w:t xml:space="preserve">(Fig. </w:t>
      </w:r>
      <w:r w:rsidR="00B62521" w:rsidRPr="00C7177E">
        <w:t>3</w:t>
      </w:r>
      <w:r w:rsidR="00BE5CE8">
        <w:t>B</w:t>
      </w:r>
      <w:r w:rsidR="006F5953" w:rsidRPr="00C7177E">
        <w:t>).</w:t>
      </w:r>
      <w:r w:rsidR="00225AF1">
        <w:t xml:space="preserve"> These values are broadly consistent with previous measurements </w:t>
      </w:r>
      <w:r w:rsidR="009E1DF2">
        <w:t xml:space="preserve">and modeling predictions </w:t>
      </w:r>
      <w:r w:rsidR="00225AF1">
        <w:t xml:space="preserve">of single compounds around </w:t>
      </w:r>
      <w:r w:rsidR="00AD1B57">
        <w:t>fl</w:t>
      </w:r>
      <w:r w:rsidR="00225AF1">
        <w:t>uoropolymer production facilit</w:t>
      </w:r>
      <w:r w:rsidR="00AD1B57">
        <w:t>ies</w:t>
      </w:r>
      <w:r w:rsidR="009E1DF2">
        <w:t xml:space="preserve"> with air concentrations ranging from ~1-1,000 ng m</w:t>
      </w:r>
      <w:r w:rsidR="009E1DF2" w:rsidRPr="009E1DF2">
        <w:rPr>
          <w:vertAlign w:val="superscript"/>
        </w:rPr>
        <w:t>-3</w:t>
      </w:r>
      <w:r w:rsidR="009E1DF2">
        <w:t xml:space="preserve"> and deposition rates of 55 – 38,000 ng m</w:t>
      </w:r>
      <w:r w:rsidR="009E1DF2" w:rsidRPr="009E1DF2">
        <w:rPr>
          <w:vertAlign w:val="superscript"/>
        </w:rPr>
        <w:t>-2</w:t>
      </w:r>
      <w:r w:rsidR="009E1DF2">
        <w:t xml:space="preserve"> day</w:t>
      </w:r>
      <w:r w:rsidR="009E1DF2" w:rsidRPr="009E1DF2">
        <w:rPr>
          <w:vertAlign w:val="superscript"/>
        </w:rPr>
        <w:t>-1</w:t>
      </w:r>
      <w:r w:rsidR="009E1DF2" w:rsidRPr="009E1DF2">
        <w:t xml:space="preserve"> </w:t>
      </w:r>
      <w:r w:rsidR="009E1DF2">
        <w:fldChar w:fldCharType="begin">
          <w:fldData xml:space="preserve">PEVuZE5vdGU+PENpdGU+PEF1dGhvcj5DaGVuPC9BdXRob3I+PFllYXI+MjAxODwvWWVhcj48UmVj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</w:fldData>
        </w:fldChar>
      </w:r>
      <w:r w:rsidR="00A271A6">
        <w:instrText xml:space="preserve"> ADDIN EN.CITE </w:instrText>
      </w:r>
      <w:r w:rsidR="00A271A6">
        <w:fldChar w:fldCharType="begin">
          <w:fldData xml:space="preserve">PEVuZE5vdGU+PENpdGU+PEF1dGhvcj5DaGVuPC9BdXRob3I+PFllYXI+MjAxODwvWWVhcj48UmVj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</w:fldData>
        </w:fldChar>
      </w:r>
      <w:r w:rsidR="00A271A6">
        <w:instrText xml:space="preserve"> ADDIN EN.CITE.DATA </w:instrText>
      </w:r>
      <w:r w:rsidR="00A271A6">
        <w:fldChar w:fldCharType="end"/>
      </w:r>
      <w:r w:rsidR="009E1DF2">
        <w:fldChar w:fldCharType="separate"/>
      </w:r>
      <w:r w:rsidR="00A271A6" w:rsidRPr="00A271A6">
        <w:rPr>
          <w:noProof/>
          <w:vertAlign w:val="superscript"/>
        </w:rPr>
        <w:t>20-23</w:t>
      </w:r>
      <w:r w:rsidR="009E1DF2">
        <w:fldChar w:fldCharType="end"/>
      </w:r>
      <w:r w:rsidR="009E1DF2">
        <w:t xml:space="preserve">. </w:t>
      </w:r>
    </w:p>
    <w:p w14:paraId="3654B194" w14:textId="345B7980" w:rsidR="002F0198" w:rsidRDefault="009D662E" w:rsidP="008B4AC8">
      <w:pPr>
        <w:spacing w:after="0"/>
        <w:ind w:firstLine="720"/>
        <w:jc w:val="both"/>
      </w:pPr>
      <w:r w:rsidRPr="00C7177E">
        <w:t xml:space="preserve">While </w:t>
      </w:r>
      <w:r>
        <w:t>50% of the</w:t>
      </w:r>
      <w:r w:rsidRPr="00C7177E">
        <w:t xml:space="preserve"> ann</w:t>
      </w:r>
      <w:r>
        <w:t xml:space="preserve">ual-averaged concentrations are on the </w:t>
      </w:r>
      <w:r w:rsidRPr="003C6B4B">
        <w:t>order of 0.001-0.01 ng m</w:t>
      </w:r>
      <w:r w:rsidRPr="003C6B4B">
        <w:rPr>
          <w:vertAlign w:val="superscript"/>
        </w:rPr>
        <w:t>-3</w:t>
      </w:r>
      <w:r w:rsidRPr="003C6B4B">
        <w:t xml:space="preserve">, </w:t>
      </w:r>
      <w:r w:rsidRPr="00072D2F">
        <w:t>the hourly averaged concentration for any location within the domain can be much higher (Fig. S</w:t>
      </w:r>
      <w:r w:rsidR="006B3CC8">
        <w:t>5</w:t>
      </w:r>
      <w:r>
        <w:t xml:space="preserve">). </w:t>
      </w:r>
      <w:r w:rsidR="001D2617">
        <w:t xml:space="preserve">To </w:t>
      </w:r>
      <w:r w:rsidR="00BE5CE8">
        <w:t>quantify</w:t>
      </w:r>
      <w:r w:rsidR="001D2617">
        <w:t xml:space="preserve"> the influence of plumes</w:t>
      </w:r>
      <w:r w:rsidR="00A368B2">
        <w:t xml:space="preserve"> which cause </w:t>
      </w:r>
      <w:r w:rsidR="0035553C">
        <w:t>episodic</w:t>
      </w:r>
      <w:r w:rsidR="00A368B2">
        <w:t xml:space="preserve"> elevated concentrations,</w:t>
      </w:r>
      <w:r w:rsidR="006F5953">
        <w:t xml:space="preserve"> the </w:t>
      </w:r>
      <w:r w:rsidR="00BE5CE8">
        <w:t>cumulative time</w:t>
      </w:r>
      <w:r w:rsidR="006F5953">
        <w:t xml:space="preserve"> </w:t>
      </w:r>
      <w:r w:rsidR="00BE5CE8">
        <w:t xml:space="preserve">(in </w:t>
      </w:r>
      <w:r w:rsidR="006F5953">
        <w:t>days</w:t>
      </w:r>
      <w:r w:rsidR="00BE5CE8">
        <w:t>)</w:t>
      </w:r>
      <w:r w:rsidR="006F5953">
        <w:t xml:space="preserve"> each</w:t>
      </w:r>
      <w:r w:rsidR="00BE5CE8">
        <w:t xml:space="preserve"> model</w:t>
      </w:r>
      <w:r w:rsidR="006F5953">
        <w:t xml:space="preserve"> grid cell is above</w:t>
      </w:r>
      <w:r w:rsidR="001D2617">
        <w:t xml:space="preserve"> an arbitrary </w:t>
      </w:r>
      <w:r w:rsidR="00017A91">
        <w:t>threshold</w:t>
      </w:r>
      <w:r w:rsidR="001D2617">
        <w:t xml:space="preserve"> of</w:t>
      </w:r>
      <w:r w:rsidR="006F5953">
        <w:t xml:space="preserve"> 1 ng m</w:t>
      </w:r>
      <w:r w:rsidR="006F5953" w:rsidRPr="006F5953">
        <w:rPr>
          <w:vertAlign w:val="superscript"/>
        </w:rPr>
        <w:t>-3</w:t>
      </w:r>
      <w:r w:rsidR="00A368B2">
        <w:t xml:space="preserve"> is shown in Figure 3</w:t>
      </w:r>
      <w:r w:rsidR="00E8748B">
        <w:t>C</w:t>
      </w:r>
      <w:r w:rsidR="006F5953">
        <w:t xml:space="preserve">. </w:t>
      </w:r>
      <w:r w:rsidR="00017A91">
        <w:t>Most of</w:t>
      </w:r>
      <w:r w:rsidR="008C3875">
        <w:t xml:space="preserve"> the domain has 10</w:t>
      </w:r>
      <w:r w:rsidR="00A368B2">
        <w:t xml:space="preserve"> or </w:t>
      </w:r>
      <w:r w:rsidR="0035553C">
        <w:t>fewer</w:t>
      </w:r>
      <w:r w:rsidR="008C3875">
        <w:t xml:space="preserve"> days </w:t>
      </w:r>
      <w:r w:rsidR="00A368B2">
        <w:t>at or above 1 ng m</w:t>
      </w:r>
      <w:r w:rsidR="00A368B2" w:rsidRPr="006F5953">
        <w:rPr>
          <w:vertAlign w:val="superscript"/>
        </w:rPr>
        <w:t>-3</w:t>
      </w:r>
      <w:r w:rsidR="008C3875">
        <w:t xml:space="preserve">, </w:t>
      </w:r>
      <w:r w:rsidR="0035553C">
        <w:t>while t</w:t>
      </w:r>
      <w:r w:rsidR="006F5953">
        <w:t xml:space="preserve">he </w:t>
      </w:r>
      <w:r w:rsidR="001D2617">
        <w:t xml:space="preserve">area immediately surrounding the facility </w:t>
      </w:r>
      <w:r w:rsidR="0035553C">
        <w:t>consistently exceed</w:t>
      </w:r>
      <w:r w:rsidR="00017A91">
        <w:t>s</w:t>
      </w:r>
      <w:r w:rsidR="0035553C">
        <w:t xml:space="preserve"> </w:t>
      </w:r>
      <w:r w:rsidR="001D2617">
        <w:t>this threshold</w:t>
      </w:r>
      <w:r w:rsidR="0035553C">
        <w:t xml:space="preserve"> (</w:t>
      </w:r>
      <w:r w:rsidR="00BE5CE8">
        <w:t xml:space="preserve">up to </w:t>
      </w:r>
      <w:r w:rsidR="0035553C">
        <w:t>304 days per year)</w:t>
      </w:r>
      <w:r w:rsidR="006F5953">
        <w:t xml:space="preserve">. Further research on </w:t>
      </w:r>
      <w:r w:rsidR="009760AC">
        <w:t>health impacts of inhalation exposure</w:t>
      </w:r>
      <w:r w:rsidR="002F0198">
        <w:t xml:space="preserve"> </w:t>
      </w:r>
      <w:r w:rsidR="004872B8">
        <w:t>is</w:t>
      </w:r>
      <w:r w:rsidR="002F0198">
        <w:t xml:space="preserve"> needed to determine</w:t>
      </w:r>
      <w:r w:rsidR="00261800">
        <w:t xml:space="preserve"> </w:t>
      </w:r>
      <w:bookmarkStart w:id="13" w:name="_Hlk48142823"/>
      <w:r w:rsidR="00664867">
        <w:t xml:space="preserve">whether these </w:t>
      </w:r>
      <w:r w:rsidR="00433F51">
        <w:t xml:space="preserve">total </w:t>
      </w:r>
      <w:r w:rsidR="00664867">
        <w:t>GenX concentrations pose a health risk</w:t>
      </w:r>
      <w:r w:rsidR="002F0198">
        <w:t xml:space="preserve">. </w:t>
      </w:r>
    </w:p>
    <w:bookmarkEnd w:id="13"/>
    <w:p w14:paraId="21BB1DD6" w14:textId="48EA335A" w:rsidR="003E1E30" w:rsidRDefault="00CD10EE" w:rsidP="008B4AC8">
      <w:pPr>
        <w:spacing w:after="0"/>
        <w:jc w:val="both"/>
      </w:pPr>
      <w:r>
        <w:rPr>
          <w:noProof/>
        </w:rPr>
        <w:drawing>
          <wp:inline distT="0" distB="0" distL="0" distR="0" wp14:anchorId="0E21CE6F" wp14:editId="7F85BE80">
            <wp:extent cx="5944235" cy="150558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4235" cy="1505585"/>
                    </a:xfrm>
                    <a:prstGeom prst="rect">
                      <a:avLst/>
                    </a:prstGeom>
                    <a:noFill/>
                  </pic:spPr>
                </pic:pic>
              </a:graphicData>
            </a:graphic>
          </wp:inline>
        </w:drawing>
      </w:r>
    </w:p>
    <w:p w14:paraId="3FFAE3AF" w14:textId="35313086" w:rsidR="004C2498" w:rsidRPr="00886965" w:rsidRDefault="00886965" w:rsidP="00886965">
      <w:pPr>
        <w:rPr>
          <w:sz w:val="16"/>
          <w:szCs w:val="16"/>
        </w:rPr>
      </w:pPr>
      <w:r w:rsidRPr="00375148">
        <w:rPr>
          <w:rFonts w:hAnsi="Calibri"/>
          <w:b/>
          <w:bCs/>
          <w:color w:val="000000" w:themeColor="text1"/>
          <w:kern w:val="24"/>
        </w:rPr>
        <w:t>Figure 3.</w:t>
      </w:r>
      <w:r w:rsidRPr="00375148">
        <w:rPr>
          <w:rFonts w:hAnsi="Calibri"/>
          <w:color w:val="000000" w:themeColor="text1"/>
          <w:kern w:val="24"/>
        </w:rPr>
        <w:t xml:space="preserve"> </w:t>
      </w:r>
      <w:r>
        <w:rPr>
          <w:rFonts w:hAnsi="Calibri"/>
          <w:color w:val="000000" w:themeColor="text1"/>
          <w:kern w:val="24"/>
        </w:rPr>
        <w:t xml:space="preserve">(A) The annual accumulated deposition of total GenX (HFPO-DA + HFPO-DAF). </w:t>
      </w:r>
      <w:r w:rsidRPr="007A119D">
        <w:rPr>
          <w:rFonts w:ascii="Calibri" w:eastAsia="Calibri" w:hAnsi="Calibri"/>
          <w:color w:val="000000" w:themeColor="text1"/>
          <w:kern w:val="24"/>
        </w:rPr>
        <w:t>(</w:t>
      </w:r>
      <w:r>
        <w:rPr>
          <w:rFonts w:ascii="Calibri" w:eastAsia="Calibri" w:hAnsi="Calibri"/>
          <w:color w:val="000000" w:themeColor="text1"/>
          <w:kern w:val="24"/>
        </w:rPr>
        <w:t>B</w:t>
      </w:r>
      <w:r w:rsidRPr="007A119D">
        <w:rPr>
          <w:rFonts w:ascii="Calibri" w:eastAsia="Calibri" w:hAnsi="Calibri"/>
          <w:color w:val="000000" w:themeColor="text1"/>
          <w:kern w:val="24"/>
        </w:rPr>
        <w:t>)</w:t>
      </w:r>
      <w:r w:rsidRPr="00780E17">
        <w:rPr>
          <w:rFonts w:ascii="Calibri" w:eastAsia="Calibri" w:hAnsi="Calibri"/>
          <w:kern w:val="24"/>
        </w:rPr>
        <w:t xml:space="preserve"> </w:t>
      </w:r>
      <w:r>
        <w:rPr>
          <w:rFonts w:ascii="Calibri" w:eastAsia="Calibri" w:hAnsi="Calibri"/>
          <w:kern w:val="24"/>
        </w:rPr>
        <w:t xml:space="preserve">The annually averaged air concentration of total GenX binned as a function of distance from the facility. </w:t>
      </w:r>
      <w:r>
        <w:rPr>
          <w:rFonts w:hAnsi="Calibri"/>
          <w:color w:val="000000" w:themeColor="text1"/>
          <w:kern w:val="24"/>
        </w:rPr>
        <w:t xml:space="preserve">(C) The cumulative </w:t>
      </w:r>
      <w:r>
        <w:rPr>
          <w:rFonts w:ascii="Calibri" w:eastAsia="Calibri" w:hAnsi="Calibri"/>
          <w:color w:val="000000" w:themeColor="text1"/>
          <w:kern w:val="24"/>
        </w:rPr>
        <w:t>time in 2018 that the simulated</w:t>
      </w:r>
      <w:r w:rsidRPr="00375148">
        <w:rPr>
          <w:rFonts w:ascii="Calibri" w:eastAsia="Calibri" w:hAnsi="Calibri"/>
          <w:color w:val="000000" w:themeColor="text1"/>
          <w:kern w:val="24"/>
        </w:rPr>
        <w:t xml:space="preserve"> </w:t>
      </w:r>
      <w:r>
        <w:rPr>
          <w:rFonts w:ascii="Calibri" w:eastAsia="Calibri" w:hAnsi="Calibri"/>
          <w:color w:val="000000" w:themeColor="text1"/>
          <w:kern w:val="24"/>
        </w:rPr>
        <w:t xml:space="preserve">total </w:t>
      </w:r>
      <w:r w:rsidRPr="00375148">
        <w:rPr>
          <w:rFonts w:ascii="Calibri" w:eastAsia="Calibri" w:hAnsi="Calibri"/>
          <w:color w:val="000000" w:themeColor="text1"/>
          <w:kern w:val="24"/>
        </w:rPr>
        <w:t xml:space="preserve">GenX concentration </w:t>
      </w:r>
      <w:r>
        <w:rPr>
          <w:rFonts w:ascii="Calibri" w:eastAsia="Calibri" w:hAnsi="Calibri"/>
          <w:color w:val="000000" w:themeColor="text1"/>
          <w:kern w:val="24"/>
        </w:rPr>
        <w:t xml:space="preserve">was predicted above 1 </w:t>
      </w:r>
      <w:r>
        <w:rPr>
          <w:rFonts w:ascii="Calibri" w:eastAsia="Calibri" w:hAnsi="Calibri" w:cs="Calibri"/>
          <w:color w:val="000000" w:themeColor="text1"/>
          <w:kern w:val="24"/>
        </w:rPr>
        <w:t>n</w:t>
      </w:r>
      <w:r>
        <w:rPr>
          <w:rFonts w:ascii="Calibri" w:eastAsia="Calibri" w:hAnsi="Calibri"/>
          <w:color w:val="000000" w:themeColor="text1"/>
          <w:kern w:val="24"/>
        </w:rPr>
        <w:t>g m</w:t>
      </w:r>
      <w:r w:rsidRPr="00B243F2">
        <w:rPr>
          <w:rFonts w:ascii="Calibri" w:eastAsia="Calibri" w:hAnsi="Calibri"/>
          <w:color w:val="000000" w:themeColor="text1"/>
          <w:kern w:val="24"/>
          <w:vertAlign w:val="superscript"/>
        </w:rPr>
        <w:t>-3</w:t>
      </w:r>
      <w:r>
        <w:rPr>
          <w:rFonts w:ascii="Calibri" w:eastAsia="Calibri" w:hAnsi="Calibri"/>
          <w:color w:val="000000" w:themeColor="text1"/>
          <w:kern w:val="24"/>
        </w:rPr>
        <w:t xml:space="preserve">. </w:t>
      </w:r>
      <w:r w:rsidRPr="007A119D">
        <w:rPr>
          <w:rFonts w:ascii="Calibri" w:eastAsia="Calibri" w:hAnsi="Calibri"/>
          <w:color w:val="000000" w:themeColor="text1"/>
          <w:kern w:val="24"/>
        </w:rPr>
        <w:t xml:space="preserve"> </w:t>
      </w:r>
      <w:r>
        <w:rPr>
          <w:rFonts w:ascii="Calibri" w:eastAsia="Calibri" w:hAnsi="Calibri"/>
          <w:kern w:val="24"/>
        </w:rPr>
        <w:t>Note the non-linear color scales on panels A and C.</w:t>
      </w:r>
    </w:p>
    <w:p w14:paraId="29A8464B" w14:textId="5517891E" w:rsidR="000B6AA8" w:rsidRPr="00A31787" w:rsidRDefault="001331F5" w:rsidP="008B4AC8">
      <w:pPr>
        <w:pStyle w:val="ListParagraph"/>
        <w:numPr>
          <w:ilvl w:val="1"/>
          <w:numId w:val="8"/>
        </w:numPr>
        <w:ind w:left="360"/>
        <w:jc w:val="both"/>
      </w:pPr>
      <w:r>
        <w:rPr>
          <w:i/>
          <w:iCs/>
        </w:rPr>
        <w:t>The role of</w:t>
      </w:r>
      <w:r w:rsidR="004C2498">
        <w:rPr>
          <w:i/>
          <w:iCs/>
        </w:rPr>
        <w:t xml:space="preserve"> acyl fluoride hydrolysis</w:t>
      </w:r>
    </w:p>
    <w:p w14:paraId="57224308" w14:textId="35D94382" w:rsidR="001331F5" w:rsidRDefault="002B500E" w:rsidP="008B4AC8">
      <w:pPr>
        <w:spacing w:after="0"/>
        <w:ind w:firstLine="360"/>
        <w:jc w:val="both"/>
      </w:pPr>
      <w:r>
        <w:t xml:space="preserve">Carboxylic acid products of acyl fluoride hydrolysis more favorably partition to the particle phase under conditions of increased </w:t>
      </w:r>
      <w:r w:rsidR="00261800">
        <w:t xml:space="preserve">pH and </w:t>
      </w:r>
      <w:r>
        <w:t xml:space="preserve">particle </w:t>
      </w:r>
      <w:r w:rsidR="00261800">
        <w:t xml:space="preserve">liquid water content </w:t>
      </w:r>
      <w:r w:rsidR="00D058FA">
        <w:t xml:space="preserve">(Fig. </w:t>
      </w:r>
      <w:r>
        <w:t>4</w:t>
      </w:r>
      <w:r w:rsidR="00D058FA">
        <w:t>A and B</w:t>
      </w:r>
      <w:r>
        <w:t xml:space="preserve">). </w:t>
      </w:r>
      <w:r w:rsidR="00433F51">
        <w:t>HFPO-DA</w:t>
      </w:r>
      <w:r>
        <w:t xml:space="preserve"> partitioning is </w:t>
      </w:r>
      <w:r w:rsidR="000B6AA8">
        <w:t>dynamic throughout the domain, ranging from almost entirely in the gas phase to almost entirely in the particle</w:t>
      </w:r>
      <w:r w:rsidR="00017A91">
        <w:t xml:space="preserve"> </w:t>
      </w:r>
      <w:r w:rsidR="000B6AA8">
        <w:t>phase</w:t>
      </w:r>
      <w:r>
        <w:t xml:space="preserve"> (Fig. 4C)</w:t>
      </w:r>
      <w:r w:rsidR="000B6AA8">
        <w:t>. In contrast, HFPO-DAF is entirely in the gas phase across the domain (</w:t>
      </w:r>
      <w:r w:rsidR="000B6AA8" w:rsidRPr="008B6C4C">
        <w:t xml:space="preserve">Fig. </w:t>
      </w:r>
      <w:r w:rsidR="00B52A4D">
        <w:t xml:space="preserve">4D and </w:t>
      </w:r>
      <w:r w:rsidR="000B6AA8" w:rsidRPr="008B6C4C">
        <w:t>S</w:t>
      </w:r>
      <w:r w:rsidR="006B3CC8">
        <w:t>6</w:t>
      </w:r>
      <w:r w:rsidR="000B6AA8">
        <w:t>).</w:t>
      </w:r>
      <w:r w:rsidR="00A42ECD">
        <w:t xml:space="preserve"> </w:t>
      </w:r>
    </w:p>
    <w:p w14:paraId="3304A269" w14:textId="7403CB52" w:rsidR="003B069B" w:rsidRDefault="008C16DC" w:rsidP="008B4AC8">
      <w:pPr>
        <w:spacing w:after="0"/>
        <w:ind w:firstLine="720"/>
        <w:jc w:val="both"/>
      </w:pPr>
      <w:r>
        <w:t xml:space="preserve">The difference in </w:t>
      </w:r>
      <w:proofErr w:type="spellStart"/>
      <w:r>
        <w:t>F</w:t>
      </w:r>
      <w:r w:rsidRPr="00C73882">
        <w:rPr>
          <w:vertAlign w:val="subscript"/>
        </w:rPr>
        <w:t>p</w:t>
      </w:r>
      <w:proofErr w:type="spellEnd"/>
      <w:r>
        <w:t xml:space="preserve"> between </w:t>
      </w:r>
      <w:r w:rsidR="008F2653">
        <w:t xml:space="preserve">the </w:t>
      </w:r>
      <w:r>
        <w:t>acyl fluoride and carboxylic acid</w:t>
      </w:r>
      <w:r w:rsidR="008F2653">
        <w:t xml:space="preserve"> </w:t>
      </w:r>
      <w:r w:rsidR="002B500E">
        <w:t>compounds</w:t>
      </w:r>
      <w:r>
        <w:t xml:space="preserve"> has profound implications for their removal</w:t>
      </w:r>
      <w:r w:rsidR="002F7E4D">
        <w:t>. T</w:t>
      </w:r>
      <w:r>
        <w:t>he only significant removal pathway for HFPO-DAF is ga</w:t>
      </w:r>
      <w:r w:rsidRPr="008B6C4C">
        <w:t>s-phase dry deposition, while HFPO-DA is removed by all deposition pathways (</w:t>
      </w:r>
      <w:r w:rsidR="002F7E4D" w:rsidRPr="008B6C4C">
        <w:t>Fig. S</w:t>
      </w:r>
      <w:r w:rsidR="006B3CC8">
        <w:t>7</w:t>
      </w:r>
      <w:r w:rsidR="00994B13">
        <w:t>A</w:t>
      </w:r>
      <w:r>
        <w:t>).</w:t>
      </w:r>
      <w:r w:rsidR="00274922">
        <w:t xml:space="preserve"> </w:t>
      </w:r>
      <w:bookmarkStart w:id="14" w:name="_Hlk48234047"/>
      <w:r w:rsidR="00274922">
        <w:t xml:space="preserve">This in turn </w:t>
      </w:r>
      <w:r w:rsidR="00A26CBA">
        <w:t>a</w:t>
      </w:r>
      <w:r w:rsidR="00274922">
        <w:t>ffects the spatial pattern of deposition (Fig. S</w:t>
      </w:r>
      <w:r w:rsidR="006B3CC8">
        <w:t>7</w:t>
      </w:r>
      <w:r w:rsidR="00274922">
        <w:t>, B &amp; C)</w:t>
      </w:r>
      <w:r w:rsidR="003C1CE0">
        <w:t xml:space="preserve">. </w:t>
      </w:r>
      <w:bookmarkStart w:id="15" w:name="_Hlk48234390"/>
      <w:r w:rsidR="003C1CE0">
        <w:t>Moreno et al.</w:t>
      </w:r>
      <w:r w:rsidR="003C1CE0">
        <w:fldChar w:fldCharType="begin"/>
      </w:r>
      <w:r w:rsidR="00A271A6">
        <w:instrText xml:space="preserve"> ADDIN EN.CITE &lt;EndNote&gt;&lt;Cite&gt;&lt;Author&gt;Moreno&lt;/Author&gt;&lt;Year&gt;2019&lt;/Year&gt;&lt;RecNum&gt;66&lt;/RecNum&gt;&lt;DisplayText&gt;&lt;style face="superscript"&gt;30&lt;/style&gt;&lt;/DisplayText&gt;&lt;record&gt;&lt;rec-number&gt;66&lt;/rec-number&gt;&lt;foreign-keys&gt;&lt;key app="EN" db-id="dda0drsatfxffxedr25prf27evppx2x02dsw" timestamp="1588710795"&gt;66&lt;/key&gt;&lt;/foreign-keys&gt;&lt;ref-type name="Thesis"&gt;32&lt;/ref-type&gt;&lt;contributors&gt;&lt;authors&gt;&lt;author&gt;Moreno, Anjelica Victoria Peralez&lt;/author&gt;&lt;/authors&gt;&lt;tertiary-authors&gt;&lt;author&gt;Andrew May&lt;/author&gt;&lt;/tertiary-authors&gt;&lt;/contributors&gt;&lt;auth-address&gt;The Ohio State University&lt;/auth-address&gt;&lt;titles&gt;&lt;title&gt;Modeling Atmospheric Transport of Perfluorinated Alkyl Substances from Chemours Facilities Using CALPUFF View&lt;/title&gt;&lt;secondary-title&gt;Environmental Science&lt;/secondary-title&gt;&lt;/titles&gt;&lt;dates&gt;&lt;year&gt;2019&lt;/year&gt;&lt;/dates&gt;&lt;publisher&gt;The Ohio State University&lt;/publisher&gt;&lt;urls&gt;&lt;related-urls&gt;&lt;url&gt;http://rave.ohiolink.edu/etdc/view?acc_num=osu1555004834088189&lt;/url&gt;&lt;/related-urls&gt;&lt;/urls&gt;&lt;/record&gt;&lt;/Cite&gt;&lt;/EndNote&gt;</w:instrText>
      </w:r>
      <w:r w:rsidR="003C1CE0">
        <w:fldChar w:fldCharType="separate"/>
      </w:r>
      <w:r w:rsidR="00A271A6" w:rsidRPr="00A271A6">
        <w:rPr>
          <w:noProof/>
          <w:vertAlign w:val="superscript"/>
        </w:rPr>
        <w:t>30</w:t>
      </w:r>
      <w:r w:rsidR="003C1CE0">
        <w:fldChar w:fldCharType="end"/>
      </w:r>
      <w:r w:rsidR="003C1CE0">
        <w:t xml:space="preserve"> found that varying </w:t>
      </w:r>
      <w:r w:rsidR="00A26CBA">
        <w:t xml:space="preserve">the </w:t>
      </w:r>
      <w:r w:rsidR="003C1CE0">
        <w:t xml:space="preserve">Henry’s law </w:t>
      </w:r>
      <w:r w:rsidR="00C65C4D">
        <w:t>constant</w:t>
      </w:r>
      <w:r w:rsidR="00A26CBA">
        <w:t xml:space="preserve"> for HFPO-DA did </w:t>
      </w:r>
      <w:r w:rsidR="003C1CE0">
        <w:t xml:space="preserve">not affect the overall spatial pattern of deposition. This inconsistency highlights </w:t>
      </w:r>
      <w:r w:rsidR="003B069B">
        <w:t xml:space="preserve">the </w:t>
      </w:r>
      <w:r w:rsidR="00994B13">
        <w:t>importance of</w:t>
      </w:r>
      <w:r w:rsidR="003B069B">
        <w:t xml:space="preserve"> </w:t>
      </w:r>
      <w:r w:rsidR="00A26CBA">
        <w:t>process-level deposition</w:t>
      </w:r>
      <w:r w:rsidR="003B069B">
        <w:t xml:space="preserve"> models</w:t>
      </w:r>
      <w:r w:rsidR="00994B13">
        <w:t xml:space="preserve"> for </w:t>
      </w:r>
      <w:r w:rsidR="003C1CE0">
        <w:t xml:space="preserve">understanding complex </w:t>
      </w:r>
      <w:r w:rsidR="00A26CBA">
        <w:t xml:space="preserve">PFAS </w:t>
      </w:r>
      <w:r w:rsidR="003C1CE0">
        <w:t>behaviors</w:t>
      </w:r>
      <w:bookmarkEnd w:id="14"/>
      <w:r w:rsidR="003C1CE0">
        <w:t>.</w:t>
      </w:r>
      <w:bookmarkEnd w:id="15"/>
    </w:p>
    <w:p w14:paraId="7A3D8656" w14:textId="1D7B6F1E" w:rsidR="008C16DC" w:rsidRDefault="00A42ECD" w:rsidP="008B4AC8">
      <w:pPr>
        <w:spacing w:after="0"/>
        <w:ind w:firstLine="720"/>
        <w:jc w:val="both"/>
      </w:pPr>
      <w:r>
        <w:t>Th</w:t>
      </w:r>
      <w:r w:rsidR="00261800">
        <w:t>e effect of the enhanced solub</w:t>
      </w:r>
      <w:r w:rsidR="00E023B9">
        <w:t>i</w:t>
      </w:r>
      <w:r w:rsidR="00261800">
        <w:t>lity o</w:t>
      </w:r>
      <w:r w:rsidR="00664867">
        <w:t>n</w:t>
      </w:r>
      <w:r w:rsidR="00261800">
        <w:t xml:space="preserve"> total deposition and model performance is shown</w:t>
      </w:r>
      <w:r w:rsidR="008C16DC">
        <w:t xml:space="preserve"> </w:t>
      </w:r>
      <w:r w:rsidR="00261800">
        <w:t xml:space="preserve">in </w:t>
      </w:r>
      <w:r>
        <w:t xml:space="preserve">Figure 2 where the deposition </w:t>
      </w:r>
      <w:r w:rsidR="00A26CBA">
        <w:t>at sampling sites</w:t>
      </w:r>
      <w:r>
        <w:t xml:space="preserve"> </w:t>
      </w:r>
      <w:r w:rsidR="00261800">
        <w:t xml:space="preserve">can </w:t>
      </w:r>
      <w:r>
        <w:t>var</w:t>
      </w:r>
      <w:r w:rsidR="00261800">
        <w:t>y</w:t>
      </w:r>
      <w:r>
        <w:t xml:space="preserve"> greatly between the two model runs. </w:t>
      </w:r>
      <w:r w:rsidR="0001544B">
        <w:t>T</w:t>
      </w:r>
      <w:r>
        <w:t xml:space="preserve">he </w:t>
      </w:r>
      <w:proofErr w:type="spellStart"/>
      <w:r w:rsidR="00947D43">
        <w:t>CarbAcid</w:t>
      </w:r>
      <w:proofErr w:type="spellEnd"/>
      <w:r w:rsidR="00700E22">
        <w:t xml:space="preserve"> model</w:t>
      </w:r>
      <w:r>
        <w:t xml:space="preserve"> consistently overestimates the measurements</w:t>
      </w:r>
      <w:r w:rsidR="0001544B">
        <w:t xml:space="preserve"> as</w:t>
      </w:r>
      <w:r>
        <w:t xml:space="preserve"> a result of the increased solubility when HFPO-DAF is assumed to be emitted as HFPO-DA. That the Base simulation </w:t>
      </w:r>
      <w:r w:rsidR="00E023B9">
        <w:t>generally</w:t>
      </w:r>
      <w:r>
        <w:t xml:space="preserve"> underestimates the measurements suggests the reality is somewhere between these two cases. </w:t>
      </w:r>
      <w:bookmarkStart w:id="16" w:name="_Hlk48234528"/>
      <w:r w:rsidR="00700E22">
        <w:t>Either the emitted ratio of</w:t>
      </w:r>
      <w:r>
        <w:t xml:space="preserve"> HFPO-DAF to HFPO-DA</w:t>
      </w:r>
      <w:r w:rsidR="00700E22">
        <w:t xml:space="preserve"> is lower than assumed in the Base model, and/or HFPO-DAF converts to HFPO-DA, rapidly</w:t>
      </w:r>
      <w:r w:rsidR="00F440A1">
        <w:t xml:space="preserve"> (occurring within </w:t>
      </w:r>
      <w:r w:rsidR="00A26CBA">
        <w:t xml:space="preserve">the </w:t>
      </w:r>
      <w:r w:rsidR="00F440A1">
        <w:t>first ~5 km of transport)</w:t>
      </w:r>
      <w:r w:rsidR="00700E22">
        <w:t>, but not instantaneously</w:t>
      </w:r>
      <w:r w:rsidR="00F440A1">
        <w:t xml:space="preserve"> (as assumed in the </w:t>
      </w:r>
      <w:proofErr w:type="spellStart"/>
      <w:r w:rsidR="00F440A1">
        <w:t>CarbAcid</w:t>
      </w:r>
      <w:proofErr w:type="spellEnd"/>
      <w:r w:rsidR="00F440A1">
        <w:t xml:space="preserve"> </w:t>
      </w:r>
      <w:r w:rsidR="00F440A1">
        <w:lastRenderedPageBreak/>
        <w:t>case)</w:t>
      </w:r>
      <w:r w:rsidR="00700E22">
        <w:t>.</w:t>
      </w:r>
      <w:bookmarkEnd w:id="16"/>
      <w:r w:rsidR="00700E22">
        <w:t xml:space="preserve"> M</w:t>
      </w:r>
      <w:r w:rsidR="00216A5C">
        <w:t xml:space="preserve">ore </w:t>
      </w:r>
      <w:r w:rsidR="008F2653">
        <w:t>information</w:t>
      </w:r>
      <w:r w:rsidR="00216A5C">
        <w:t xml:space="preserve"> on the </w:t>
      </w:r>
      <w:r w:rsidR="00700E22">
        <w:t>rate</w:t>
      </w:r>
      <w:r w:rsidR="00216A5C">
        <w:t xml:space="preserve"> of acyl fluoride hydrolysis </w:t>
      </w:r>
      <w:r w:rsidR="008F2653">
        <w:t>under atmospherically relevant conditions</w:t>
      </w:r>
      <w:r w:rsidR="00216A5C">
        <w:t xml:space="preserve"> is necessary.</w:t>
      </w:r>
    </w:p>
    <w:p w14:paraId="0665BBA7" w14:textId="691B65FC" w:rsidR="00890B53" w:rsidRDefault="00A26CBA" w:rsidP="00890B53">
      <w:pPr>
        <w:spacing w:after="0"/>
        <w:ind w:firstLine="720"/>
        <w:jc w:val="both"/>
      </w:pPr>
      <w:r>
        <w:t>As in the case of HFPO-DA and HFPO-DAF, the relative change in H</w:t>
      </w:r>
      <w:r w:rsidR="00C65C4D">
        <w:t>enry’s L</w:t>
      </w:r>
      <w:r>
        <w:t xml:space="preserve">aw </w:t>
      </w:r>
      <w:r w:rsidR="00C65C4D">
        <w:t xml:space="preserve">constant </w:t>
      </w:r>
      <w:r>
        <w:t>between the carboxylic acid and acyl fluoride forms of 10 other acyl fluorides affects</w:t>
      </w:r>
      <w:r w:rsidR="00C65C4D">
        <w:t xml:space="preserve"> their</w:t>
      </w:r>
      <w:r>
        <w:t xml:space="preserve"> model-predicted deposition rates</w:t>
      </w:r>
      <w:r w:rsidR="001076DD">
        <w:t xml:space="preserve">. </w:t>
      </w:r>
      <w:r w:rsidR="008C16DC">
        <w:t xml:space="preserve">The </w:t>
      </w:r>
      <w:r w:rsidR="005100EE">
        <w:t xml:space="preserve">annually averaged </w:t>
      </w:r>
      <w:r w:rsidR="008475EB">
        <w:t>domain wide</w:t>
      </w:r>
      <w:r w:rsidR="005100EE">
        <w:t xml:space="preserve"> </w:t>
      </w:r>
      <w:proofErr w:type="spellStart"/>
      <w:r w:rsidR="005100EE">
        <w:t>F</w:t>
      </w:r>
      <w:r w:rsidR="005100EE" w:rsidRPr="005100EE">
        <w:rPr>
          <w:vertAlign w:val="subscript"/>
        </w:rPr>
        <w:t>p</w:t>
      </w:r>
      <w:proofErr w:type="spellEnd"/>
      <w:r w:rsidR="005100EE">
        <w:t xml:space="preserve"> for all 11 acyl fluorides are shown in Figure 4</w:t>
      </w:r>
      <w:r w:rsidR="008B6C4C">
        <w:t>D</w:t>
      </w:r>
      <w:r w:rsidR="005100EE">
        <w:t xml:space="preserve"> for the </w:t>
      </w:r>
      <w:r w:rsidR="00947D43">
        <w:t>Base</w:t>
      </w:r>
      <w:r w:rsidR="005100EE">
        <w:t xml:space="preserve"> and </w:t>
      </w:r>
      <w:proofErr w:type="spellStart"/>
      <w:r w:rsidR="00947D43">
        <w:t>CarbAcid</w:t>
      </w:r>
      <w:proofErr w:type="spellEnd"/>
      <w:r w:rsidR="005100EE">
        <w:t xml:space="preserve"> cases. All the acyl fluorides </w:t>
      </w:r>
      <w:r>
        <w:t xml:space="preserve">partition strongly to the gas phase </w:t>
      </w:r>
      <w:r w:rsidR="005100EE">
        <w:t xml:space="preserve">in the </w:t>
      </w:r>
      <w:r w:rsidR="00947D43">
        <w:t>Base</w:t>
      </w:r>
      <w:r w:rsidR="005100EE">
        <w:t xml:space="preserve"> simulation</w:t>
      </w:r>
      <w:r w:rsidR="00A42ECD">
        <w:t>. W</w:t>
      </w:r>
      <w:r w:rsidR="005100EE">
        <w:t xml:space="preserve">hen they are instead emitted in the model as carboxylic acids, those with the highest </w:t>
      </w:r>
      <w:r w:rsidR="008475EB">
        <w:t xml:space="preserve">effective </w:t>
      </w:r>
      <w:r w:rsidR="005100EE">
        <w:t>Henry’s Law</w:t>
      </w:r>
      <w:r w:rsidR="008475EB">
        <w:t xml:space="preserve"> </w:t>
      </w:r>
      <w:r w:rsidR="00C65C4D">
        <w:t>constants</w:t>
      </w:r>
      <w:r w:rsidR="005100EE">
        <w:t xml:space="preserve"> (&gt; 10</w:t>
      </w:r>
      <w:r w:rsidR="005100EE" w:rsidRPr="005100EE">
        <w:rPr>
          <w:vertAlign w:val="superscript"/>
        </w:rPr>
        <w:t>6</w:t>
      </w:r>
      <w:r w:rsidR="005100EE">
        <w:t xml:space="preserve"> M atm</w:t>
      </w:r>
      <w:r w:rsidR="005100EE" w:rsidRPr="005100EE">
        <w:rPr>
          <w:vertAlign w:val="superscript"/>
        </w:rPr>
        <w:t>-1</w:t>
      </w:r>
      <w:r w:rsidR="005100EE">
        <w:t xml:space="preserve">) </w:t>
      </w:r>
      <w:r w:rsidR="008475EB">
        <w:t>partition substantially to the particle phase</w:t>
      </w:r>
      <w:r w:rsidR="00017A91">
        <w:t>, which accelerates their deposition</w:t>
      </w:r>
      <w:r w:rsidR="005100EE">
        <w:t xml:space="preserve">. </w:t>
      </w:r>
      <w:r w:rsidR="00E023B9">
        <w:t>Understanding the feasibility and timescale of hydrolysis</w:t>
      </w:r>
      <w:r w:rsidR="00E443D6">
        <w:t>, which will likely differ for each acyl fluoride,</w:t>
      </w:r>
      <w:r w:rsidR="00E023B9">
        <w:t xml:space="preserve"> is vital for understanding the fate of these compounds</w:t>
      </w:r>
      <w:r w:rsidR="00E215AF">
        <w:t>.</w:t>
      </w:r>
    </w:p>
    <w:p w14:paraId="279442B4" w14:textId="72CF30EA" w:rsidR="00F04F1D" w:rsidRDefault="00B0267F" w:rsidP="00890B53">
      <w:pPr>
        <w:spacing w:after="0"/>
        <w:jc w:val="center"/>
      </w:pPr>
      <w:r w:rsidRPr="00B0267F">
        <w:rPr>
          <w:noProof/>
        </w:rPr>
        <w:drawing>
          <wp:inline distT="0" distB="0" distL="0" distR="0" wp14:anchorId="1194675D" wp14:editId="5645C78A">
            <wp:extent cx="5852160" cy="3972550"/>
            <wp:effectExtent l="0" t="0" r="0" b="9525"/>
            <wp:docPr id="5" name="Picture 2">
              <a:extLst xmlns:a="http://schemas.openxmlformats.org/drawingml/2006/main">
                <a:ext uri="{FF2B5EF4-FFF2-40B4-BE49-F238E27FC236}">
                  <a16:creationId xmlns:a16="http://schemas.microsoft.com/office/drawing/2014/main" id="{EAF551C3-99B3-47DC-B9A4-A9C9D8F38D8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EAF551C3-99B3-47DC-B9A4-A9C9D8F38D85}"/>
                        </a:ext>
                      </a:extLst>
                    </pic:cNvPr>
                    <pic:cNvPicPr>
                      <a:picLocks noChangeAspect="1"/>
                    </pic:cNvPicPr>
                  </pic:nvPicPr>
                  <pic:blipFill rotWithShape="1">
                    <a:blip r:embed="rId17"/>
                    <a:srcRect l="14727" t="16952" r="21188" b="5672"/>
                    <a:stretch/>
                  </pic:blipFill>
                  <pic:spPr>
                    <a:xfrm>
                      <a:off x="0" y="0"/>
                      <a:ext cx="5852160" cy="3972550"/>
                    </a:xfrm>
                    <a:prstGeom prst="rect">
                      <a:avLst/>
                    </a:prstGeom>
                  </pic:spPr>
                </pic:pic>
              </a:graphicData>
            </a:graphic>
          </wp:inline>
        </w:drawing>
      </w:r>
    </w:p>
    <w:p w14:paraId="35AEE9C1" w14:textId="12E3FE37" w:rsidR="00886965" w:rsidRDefault="00886965" w:rsidP="00886965">
      <w:pPr>
        <w:rPr>
          <w:rFonts w:hAnsi="Calibri"/>
          <w:color w:val="000000" w:themeColor="text1"/>
          <w:kern w:val="24"/>
        </w:rPr>
      </w:pPr>
      <w:r w:rsidRPr="00E96A6F">
        <w:rPr>
          <w:rFonts w:hAnsi="Calibri"/>
          <w:b/>
          <w:bCs/>
          <w:color w:val="000000" w:themeColor="text1"/>
          <w:kern w:val="24"/>
        </w:rPr>
        <w:t xml:space="preserve">Figure </w:t>
      </w:r>
      <w:r>
        <w:rPr>
          <w:rFonts w:hAnsi="Calibri"/>
          <w:b/>
          <w:bCs/>
          <w:color w:val="000000" w:themeColor="text1"/>
          <w:kern w:val="24"/>
        </w:rPr>
        <w:t>4</w:t>
      </w:r>
      <w:r w:rsidRPr="00E96A6F">
        <w:rPr>
          <w:rFonts w:hAnsi="Calibri"/>
          <w:b/>
          <w:bCs/>
          <w:color w:val="000000" w:themeColor="text1"/>
          <w:kern w:val="24"/>
        </w:rPr>
        <w:t>.</w:t>
      </w:r>
      <w:r w:rsidRPr="00E96A6F">
        <w:rPr>
          <w:rFonts w:hAnsi="Calibri"/>
          <w:color w:val="000000" w:themeColor="text1"/>
          <w:kern w:val="24"/>
        </w:rPr>
        <w:t xml:space="preserve"> </w:t>
      </w:r>
      <w:r>
        <w:rPr>
          <w:rFonts w:hAnsi="Calibri"/>
          <w:color w:val="000000" w:themeColor="text1"/>
          <w:kern w:val="24"/>
        </w:rPr>
        <w:t xml:space="preserve">(A) </w:t>
      </w:r>
      <w:r w:rsidRPr="007A119D">
        <w:rPr>
          <w:rFonts w:hAnsi="Calibri"/>
          <w:color w:val="000000" w:themeColor="text1"/>
          <w:kern w:val="24"/>
        </w:rPr>
        <w:t>Annually averaged</w:t>
      </w:r>
      <w:r>
        <w:rPr>
          <w:rFonts w:hAnsi="Calibri"/>
          <w:color w:val="000000" w:themeColor="text1"/>
          <w:kern w:val="24"/>
        </w:rPr>
        <w:t xml:space="preserve"> fine particle</w:t>
      </w:r>
      <w:r w:rsidRPr="007A119D">
        <w:rPr>
          <w:rFonts w:hAnsi="Calibri"/>
          <w:color w:val="000000" w:themeColor="text1"/>
          <w:kern w:val="24"/>
        </w:rPr>
        <w:t xml:space="preserve"> pH </w:t>
      </w:r>
      <w:r>
        <w:rPr>
          <w:rFonts w:hAnsi="Calibri"/>
          <w:color w:val="000000" w:themeColor="text1"/>
          <w:kern w:val="24"/>
        </w:rPr>
        <w:t xml:space="preserve">and </w:t>
      </w:r>
      <w:r w:rsidRPr="007A119D">
        <w:rPr>
          <w:rFonts w:hAnsi="Calibri"/>
          <w:color w:val="000000" w:themeColor="text1"/>
          <w:kern w:val="24"/>
        </w:rPr>
        <w:t>(</w:t>
      </w:r>
      <w:r>
        <w:rPr>
          <w:rFonts w:hAnsi="Calibri"/>
          <w:color w:val="000000" w:themeColor="text1"/>
          <w:kern w:val="24"/>
        </w:rPr>
        <w:t>B</w:t>
      </w:r>
      <w:r w:rsidRPr="007A119D">
        <w:rPr>
          <w:rFonts w:hAnsi="Calibri"/>
          <w:color w:val="000000" w:themeColor="text1"/>
          <w:kern w:val="24"/>
        </w:rPr>
        <w:t>) aerosol liquid water content across the domain in 2018</w:t>
      </w:r>
      <w:r>
        <w:rPr>
          <w:rFonts w:hAnsi="Calibri"/>
          <w:color w:val="000000" w:themeColor="text1"/>
          <w:kern w:val="24"/>
        </w:rPr>
        <w:t xml:space="preserve"> for the Base simulation</w:t>
      </w:r>
      <w:r w:rsidRPr="007A119D">
        <w:rPr>
          <w:rFonts w:hAnsi="Calibri"/>
          <w:color w:val="000000" w:themeColor="text1"/>
          <w:kern w:val="24"/>
        </w:rPr>
        <w:t xml:space="preserve">. </w:t>
      </w:r>
      <w:r>
        <w:rPr>
          <w:rFonts w:hAnsi="Calibri"/>
          <w:color w:val="000000" w:themeColor="text1"/>
          <w:kern w:val="24"/>
        </w:rPr>
        <w:t xml:space="preserve">(C) </w:t>
      </w:r>
      <w:bookmarkStart w:id="17" w:name="_Hlk48583607"/>
      <w:r w:rsidRPr="007A119D">
        <w:rPr>
          <w:rFonts w:hAnsi="Calibri"/>
          <w:color w:val="000000" w:themeColor="text1"/>
          <w:kern w:val="24"/>
        </w:rPr>
        <w:t xml:space="preserve">The annually averaged fraction </w:t>
      </w:r>
      <w:r>
        <w:rPr>
          <w:rFonts w:hAnsi="Calibri"/>
          <w:color w:val="000000" w:themeColor="text1"/>
          <w:kern w:val="24"/>
        </w:rPr>
        <w:t>of HFPO-DA</w:t>
      </w:r>
      <w:r w:rsidRPr="007A119D">
        <w:rPr>
          <w:rFonts w:hAnsi="Calibri"/>
          <w:color w:val="000000" w:themeColor="text1"/>
          <w:kern w:val="24"/>
        </w:rPr>
        <w:t xml:space="preserve"> in the particle phase (</w:t>
      </w:r>
      <w:proofErr w:type="spellStart"/>
      <w:r w:rsidRPr="007A119D">
        <w:rPr>
          <w:rFonts w:hAnsi="Calibri"/>
          <w:color w:val="000000" w:themeColor="text1"/>
          <w:kern w:val="24"/>
        </w:rPr>
        <w:t>F</w:t>
      </w:r>
      <w:r w:rsidRPr="007A119D">
        <w:rPr>
          <w:rFonts w:hAnsi="Calibri"/>
          <w:color w:val="000000" w:themeColor="text1"/>
          <w:kern w:val="24"/>
          <w:vertAlign w:val="subscript"/>
        </w:rPr>
        <w:t>p</w:t>
      </w:r>
      <w:proofErr w:type="spellEnd"/>
      <w:r>
        <w:rPr>
          <w:rFonts w:hAnsi="Calibri"/>
          <w:color w:val="000000" w:themeColor="text1"/>
          <w:kern w:val="24"/>
        </w:rPr>
        <w:t>)</w:t>
      </w:r>
      <w:r w:rsidRPr="007A119D">
        <w:rPr>
          <w:rFonts w:hAnsi="Calibri"/>
          <w:color w:val="000000" w:themeColor="text1"/>
          <w:kern w:val="24"/>
        </w:rPr>
        <w:t xml:space="preserve">, </w:t>
      </w:r>
      <w:bookmarkEnd w:id="17"/>
      <w:r w:rsidRPr="007A119D">
        <w:rPr>
          <w:rFonts w:hAnsi="Calibri"/>
          <w:color w:val="000000" w:themeColor="text1"/>
          <w:kern w:val="24"/>
        </w:rPr>
        <w:t xml:space="preserve">and </w:t>
      </w:r>
      <w:r>
        <w:rPr>
          <w:rFonts w:hAnsi="Calibri"/>
          <w:color w:val="000000" w:themeColor="text1"/>
          <w:kern w:val="24"/>
        </w:rPr>
        <w:t xml:space="preserve">(D) </w:t>
      </w:r>
      <w:r w:rsidRPr="007A119D">
        <w:rPr>
          <w:rFonts w:hAnsi="Calibri"/>
          <w:color w:val="000000" w:themeColor="text1"/>
          <w:kern w:val="24"/>
        </w:rPr>
        <w:t xml:space="preserve">the </w:t>
      </w:r>
      <w:r>
        <w:rPr>
          <w:rFonts w:hAnsi="Calibri"/>
          <w:color w:val="000000" w:themeColor="text1"/>
          <w:kern w:val="24"/>
        </w:rPr>
        <w:t xml:space="preserve">particle-phase </w:t>
      </w:r>
      <w:r w:rsidRPr="007A119D">
        <w:rPr>
          <w:rFonts w:hAnsi="Calibri"/>
          <w:color w:val="000000" w:themeColor="text1"/>
          <w:kern w:val="24"/>
        </w:rPr>
        <w:t xml:space="preserve">fraction </w:t>
      </w:r>
      <w:r>
        <w:rPr>
          <w:rFonts w:hAnsi="Calibri"/>
          <w:color w:val="000000" w:themeColor="text1"/>
          <w:kern w:val="24"/>
        </w:rPr>
        <w:t>(</w:t>
      </w:r>
      <w:proofErr w:type="spellStart"/>
      <w:r w:rsidRPr="007A119D">
        <w:rPr>
          <w:rFonts w:hAnsi="Calibri"/>
          <w:color w:val="000000" w:themeColor="text1"/>
          <w:kern w:val="24"/>
        </w:rPr>
        <w:t>F</w:t>
      </w:r>
      <w:r w:rsidRPr="0098470B">
        <w:rPr>
          <w:rFonts w:hAnsi="Calibri"/>
          <w:color w:val="000000" w:themeColor="text1"/>
          <w:kern w:val="24"/>
          <w:vertAlign w:val="subscript"/>
        </w:rPr>
        <w:t>p</w:t>
      </w:r>
      <w:proofErr w:type="spellEnd"/>
      <w:r>
        <w:rPr>
          <w:rFonts w:hAnsi="Calibri"/>
          <w:color w:val="000000" w:themeColor="text1"/>
          <w:kern w:val="24"/>
        </w:rPr>
        <w:t>)</w:t>
      </w:r>
      <w:r w:rsidRPr="007A119D">
        <w:rPr>
          <w:rFonts w:hAnsi="Calibri"/>
          <w:color w:val="000000" w:themeColor="text1"/>
          <w:kern w:val="24"/>
        </w:rPr>
        <w:t xml:space="preserve"> for all </w:t>
      </w:r>
      <w:r>
        <w:rPr>
          <w:rFonts w:hAnsi="Calibri"/>
          <w:color w:val="000000" w:themeColor="text1"/>
          <w:kern w:val="24"/>
        </w:rPr>
        <w:t xml:space="preserve">acyl fluoride </w:t>
      </w:r>
      <w:r w:rsidRPr="007A119D">
        <w:rPr>
          <w:rFonts w:hAnsi="Calibri"/>
          <w:color w:val="000000" w:themeColor="text1"/>
          <w:kern w:val="24"/>
        </w:rPr>
        <w:t xml:space="preserve">containing </w:t>
      </w:r>
      <w:r>
        <w:rPr>
          <w:rFonts w:hAnsi="Calibri"/>
          <w:color w:val="000000" w:themeColor="text1"/>
          <w:kern w:val="24"/>
        </w:rPr>
        <w:t>compounds</w:t>
      </w:r>
      <w:r w:rsidRPr="007A119D">
        <w:rPr>
          <w:rFonts w:hAnsi="Calibri"/>
          <w:color w:val="000000" w:themeColor="text1"/>
          <w:kern w:val="24"/>
        </w:rPr>
        <w:t xml:space="preserve"> explicitly implemented into the model for the </w:t>
      </w:r>
      <w:r>
        <w:rPr>
          <w:rFonts w:hAnsi="Calibri"/>
          <w:color w:val="000000" w:themeColor="text1"/>
          <w:kern w:val="24"/>
        </w:rPr>
        <w:t xml:space="preserve">Base </w:t>
      </w:r>
      <w:r w:rsidRPr="007A119D">
        <w:rPr>
          <w:rFonts w:hAnsi="Calibri"/>
          <w:color w:val="000000" w:themeColor="text1"/>
          <w:kern w:val="24"/>
        </w:rPr>
        <w:t>simulation</w:t>
      </w:r>
      <w:r>
        <w:rPr>
          <w:rFonts w:hAnsi="Calibri"/>
          <w:color w:val="000000" w:themeColor="text1"/>
          <w:kern w:val="24"/>
        </w:rPr>
        <w:t xml:space="preserve"> (yellow)</w:t>
      </w:r>
      <w:r w:rsidRPr="007A119D">
        <w:rPr>
          <w:rFonts w:hAnsi="Calibri"/>
          <w:color w:val="000000" w:themeColor="text1"/>
          <w:kern w:val="24"/>
        </w:rPr>
        <w:t xml:space="preserve"> and </w:t>
      </w:r>
      <w:r w:rsidR="004E3FA9">
        <w:rPr>
          <w:rFonts w:hAnsi="Calibri"/>
          <w:color w:val="000000" w:themeColor="text1"/>
          <w:kern w:val="24"/>
        </w:rPr>
        <w:t>that of their analogous carboxylic acid forms (blue)</w:t>
      </w:r>
      <w:r w:rsidRPr="007A119D">
        <w:rPr>
          <w:rFonts w:hAnsi="Calibri"/>
          <w:color w:val="000000" w:themeColor="text1"/>
          <w:kern w:val="24"/>
        </w:rPr>
        <w:t>.</w:t>
      </w:r>
    </w:p>
    <w:p w14:paraId="2874087B" w14:textId="28426B35" w:rsidR="00D52E58" w:rsidRPr="002F0198" w:rsidRDefault="00C9329E" w:rsidP="008B4AC8">
      <w:pPr>
        <w:pStyle w:val="ListParagraph"/>
        <w:numPr>
          <w:ilvl w:val="1"/>
          <w:numId w:val="8"/>
        </w:numPr>
        <w:ind w:left="360"/>
        <w:jc w:val="both"/>
      </w:pPr>
      <w:r>
        <w:rPr>
          <w:i/>
          <w:iCs/>
        </w:rPr>
        <w:t>Total PFAS</w:t>
      </w:r>
    </w:p>
    <w:p w14:paraId="08CBEA6B" w14:textId="5572D26F" w:rsidR="009A6146" w:rsidRDefault="00AA2C77" w:rsidP="008B4AC8">
      <w:pPr>
        <w:spacing w:after="0"/>
        <w:ind w:firstLine="360"/>
        <w:jc w:val="both"/>
      </w:pPr>
      <w:r>
        <w:t>Despite the interest in GenX from the Fayetteville</w:t>
      </w:r>
      <w:r w:rsidR="00017A91">
        <w:t xml:space="preserve"> </w:t>
      </w:r>
      <w:r>
        <w:t>Works</w:t>
      </w:r>
      <w:r w:rsidR="00017A91">
        <w:t xml:space="preserve"> facility</w:t>
      </w:r>
      <w:r>
        <w:t>,</w:t>
      </w:r>
      <w:r w:rsidR="00D16401">
        <w:t xml:space="preserve"> </w:t>
      </w:r>
      <w:r w:rsidR="00433F51">
        <w:t xml:space="preserve">total </w:t>
      </w:r>
      <w:r w:rsidR="00D16401">
        <w:t xml:space="preserve">GenX emissions account for 1% of the total PFAS emissions and only 2 </w:t>
      </w:r>
      <w:r w:rsidR="00C5348B">
        <w:t xml:space="preserve">(HFPO-DA and HFPO-DAF) </w:t>
      </w:r>
      <w:r w:rsidR="00D16401">
        <w:t xml:space="preserve">of the total 53 individual </w:t>
      </w:r>
      <w:r w:rsidR="00570883">
        <w:t>compounds</w:t>
      </w:r>
      <w:r w:rsidR="002F0198">
        <w:t xml:space="preserve"> emitted from t</w:t>
      </w:r>
      <w:r w:rsidR="002F0198" w:rsidRPr="008B6C4C">
        <w:t>he facility</w:t>
      </w:r>
      <w:r w:rsidR="00750E5C" w:rsidRPr="008B6C4C">
        <w:t xml:space="preserve"> (Fig. 5</w:t>
      </w:r>
      <w:r w:rsidR="008B6C4C" w:rsidRPr="008B6C4C">
        <w:t>, A</w:t>
      </w:r>
      <w:r w:rsidR="00B66C4A">
        <w:t xml:space="preserve"> and B</w:t>
      </w:r>
      <w:r w:rsidR="00750E5C" w:rsidRPr="008B6C4C">
        <w:t>).</w:t>
      </w:r>
      <w:r w:rsidR="0095320D" w:rsidRPr="008B6C4C">
        <w:t xml:space="preserve"> </w:t>
      </w:r>
      <w:bookmarkStart w:id="18" w:name="_Hlk48143163"/>
      <w:r w:rsidR="00750E5C" w:rsidRPr="008B6C4C">
        <w:t>T</w:t>
      </w:r>
      <w:r w:rsidR="0095320D" w:rsidRPr="008B6C4C">
        <w:t xml:space="preserve">he ambient air concentrations and total deposition </w:t>
      </w:r>
      <w:r w:rsidR="00664867">
        <w:t xml:space="preserve">of the entire suite of PFAS emitted from this facility </w:t>
      </w:r>
      <w:bookmarkEnd w:id="18"/>
      <w:r w:rsidR="0095320D" w:rsidRPr="008B6C4C">
        <w:t xml:space="preserve">are </w:t>
      </w:r>
      <w:r w:rsidR="00C5348B">
        <w:t xml:space="preserve">enhanced relative </w:t>
      </w:r>
      <w:r w:rsidR="00664867">
        <w:t>to</w:t>
      </w:r>
      <w:r w:rsidR="00433F51">
        <w:t xml:space="preserve"> total</w:t>
      </w:r>
      <w:r w:rsidR="00664867">
        <w:t xml:space="preserve"> GenX </w:t>
      </w:r>
      <w:r w:rsidRPr="008B6C4C">
        <w:t>(</w:t>
      </w:r>
      <w:r w:rsidR="008B6C4C" w:rsidRPr="008B6C4C">
        <w:t>Fig. S</w:t>
      </w:r>
      <w:r w:rsidR="006B3CC8">
        <w:t>8</w:t>
      </w:r>
      <w:r>
        <w:t>)</w:t>
      </w:r>
      <w:r w:rsidR="00BD58DC">
        <w:t xml:space="preserve"> and </w:t>
      </w:r>
      <w:r w:rsidR="00C5348B">
        <w:t>generally</w:t>
      </w:r>
      <w:r w:rsidR="00BD58DC">
        <w:t xml:space="preserve"> scale with emissions</w:t>
      </w:r>
      <w:r w:rsidR="002F0198">
        <w:t>.</w:t>
      </w:r>
      <w:r w:rsidR="00F248F2">
        <w:t xml:space="preserve"> </w:t>
      </w:r>
      <w:bookmarkStart w:id="19" w:name="_Hlk51686163"/>
      <w:r w:rsidR="00C6218E">
        <w:t>T</w:t>
      </w:r>
      <w:r w:rsidR="00BD58DC">
        <w:t>he p</w:t>
      </w:r>
      <w:r w:rsidR="00750E5C">
        <w:t>redicted</w:t>
      </w:r>
      <w:r w:rsidR="00C5348B">
        <w:t xml:space="preserve"> total PFAS</w:t>
      </w:r>
      <w:r w:rsidR="00750E5C">
        <w:t xml:space="preserve"> c</w:t>
      </w:r>
      <w:r w:rsidR="00F248F2">
        <w:t>oncentrations</w:t>
      </w:r>
      <w:r w:rsidR="00664867">
        <w:t xml:space="preserve"> </w:t>
      </w:r>
      <w:r w:rsidR="002C6D35">
        <w:t xml:space="preserve">reach an annual average maximum of 8.5 </w:t>
      </w:r>
      <w:r w:rsidR="002C6D35">
        <w:rPr>
          <w:rFonts w:cstheme="minorHAnsi"/>
        </w:rPr>
        <w:t>µ</w:t>
      </w:r>
      <w:r w:rsidR="002C6D35">
        <w:t>g m</w:t>
      </w:r>
      <w:r w:rsidR="002C6D35" w:rsidRPr="002C6D35">
        <w:rPr>
          <w:vertAlign w:val="superscript"/>
        </w:rPr>
        <w:t>-3</w:t>
      </w:r>
      <w:r w:rsidR="002C6D35">
        <w:t xml:space="preserve"> with a </w:t>
      </w:r>
      <w:r w:rsidR="00BD58DC">
        <w:t>significantly lower</w:t>
      </w:r>
      <w:r w:rsidR="00824463">
        <w:t xml:space="preserve"> domain-wide</w:t>
      </w:r>
      <w:r w:rsidR="00BD58DC">
        <w:t xml:space="preserve"> median of</w:t>
      </w:r>
      <w:r w:rsidR="002C6D35">
        <w:t xml:space="preserve"> 0.004 </w:t>
      </w:r>
      <w:r w:rsidR="002C6D35">
        <w:rPr>
          <w:rFonts w:cstheme="minorHAnsi"/>
        </w:rPr>
        <w:t>µ</w:t>
      </w:r>
      <w:r w:rsidR="002C6D35">
        <w:t>g m</w:t>
      </w:r>
      <w:r w:rsidR="002C6D35" w:rsidRPr="002C6D35">
        <w:rPr>
          <w:vertAlign w:val="superscript"/>
        </w:rPr>
        <w:t>-3</w:t>
      </w:r>
      <w:r w:rsidR="00C65C4D">
        <w:t xml:space="preserve"> (mean = 0.01 </w:t>
      </w:r>
      <w:r w:rsidR="00C65C4D">
        <w:rPr>
          <w:rFonts w:cstheme="minorHAnsi"/>
        </w:rPr>
        <w:t>µ</w:t>
      </w:r>
      <w:r w:rsidR="00C65C4D">
        <w:t>g m</w:t>
      </w:r>
      <w:r w:rsidR="00C65C4D" w:rsidRPr="002C6D35">
        <w:rPr>
          <w:vertAlign w:val="superscript"/>
        </w:rPr>
        <w:t>-3</w:t>
      </w:r>
      <w:r w:rsidR="00C65C4D">
        <w:t>)</w:t>
      </w:r>
      <w:bookmarkEnd w:id="19"/>
      <w:r w:rsidR="00BD58DC">
        <w:t xml:space="preserve">. At 5 km from the </w:t>
      </w:r>
      <w:r w:rsidR="00BD58DC">
        <w:lastRenderedPageBreak/>
        <w:t xml:space="preserve">facility the </w:t>
      </w:r>
      <w:r w:rsidR="00213DA5">
        <w:t xml:space="preserve">annual </w:t>
      </w:r>
      <w:r w:rsidR="00BD58DC">
        <w:t xml:space="preserve">average air concentration </w:t>
      </w:r>
      <w:r w:rsidR="00664867">
        <w:t xml:space="preserve">of total PFAS </w:t>
      </w:r>
      <w:r w:rsidR="00BD58DC">
        <w:t xml:space="preserve">is 0.66 </w:t>
      </w:r>
      <w:r w:rsidR="00BD58DC">
        <w:rPr>
          <w:rFonts w:cstheme="minorHAnsi"/>
        </w:rPr>
        <w:t>µ</w:t>
      </w:r>
      <w:r w:rsidR="00BD58DC">
        <w:t>g m</w:t>
      </w:r>
      <w:r w:rsidR="00BD58DC" w:rsidRPr="002C6D35">
        <w:rPr>
          <w:vertAlign w:val="superscript"/>
        </w:rPr>
        <w:t>-3</w:t>
      </w:r>
      <w:r w:rsidR="00BD58DC">
        <w:t>, and decrease</w:t>
      </w:r>
      <w:r w:rsidR="009C51B5">
        <w:t>s</w:t>
      </w:r>
      <w:r w:rsidR="00BD58DC">
        <w:t xml:space="preserve"> further with an e-folding distance of </w:t>
      </w:r>
      <w:r w:rsidR="009C51B5">
        <w:t>24.5</w:t>
      </w:r>
      <w:r w:rsidR="00BD58DC">
        <w:t xml:space="preserve"> km.</w:t>
      </w:r>
      <w:r w:rsidR="00C6218E">
        <w:t xml:space="preserve"> At 35 km from the facility, the air concentration drops to </w:t>
      </w:r>
      <w:r w:rsidR="00C5348B">
        <w:t>approximately</w:t>
      </w:r>
      <w:r w:rsidR="00C6218E">
        <w:t xml:space="preserve"> 0.01 </w:t>
      </w:r>
      <w:r w:rsidR="00C6218E">
        <w:rPr>
          <w:rFonts w:cstheme="minorHAnsi"/>
        </w:rPr>
        <w:t>µ</w:t>
      </w:r>
      <w:r w:rsidR="00C6218E">
        <w:t>g m</w:t>
      </w:r>
      <w:r w:rsidR="00C6218E" w:rsidRPr="00C6218E">
        <w:rPr>
          <w:vertAlign w:val="superscript"/>
        </w:rPr>
        <w:t>-3</w:t>
      </w:r>
      <w:r w:rsidR="00C6218E">
        <w:t xml:space="preserve">. </w:t>
      </w:r>
      <w:r w:rsidR="00457A31">
        <w:t>Total PFAS d</w:t>
      </w:r>
      <w:r w:rsidR="00F248F2">
        <w:t>eposition</w:t>
      </w:r>
      <w:r w:rsidR="002C6D35">
        <w:t xml:space="preserve"> reaches a maximum value of</w:t>
      </w:r>
      <w:r w:rsidR="009C51B5">
        <w:t xml:space="preserve"> 245,146 </w:t>
      </w:r>
      <w:r w:rsidR="009C51B5" w:rsidRPr="00C955CD">
        <w:t>ng m</w:t>
      </w:r>
      <w:r w:rsidR="009C51B5" w:rsidRPr="00C955CD">
        <w:rPr>
          <w:vertAlign w:val="superscript"/>
        </w:rPr>
        <w:t>-2</w:t>
      </w:r>
      <w:r w:rsidR="009C51B5" w:rsidRPr="00C955CD">
        <w:t xml:space="preserve"> </w:t>
      </w:r>
      <w:r w:rsidR="009C51B5">
        <w:t>day</w:t>
      </w:r>
      <w:r w:rsidR="009C51B5" w:rsidRPr="00C955CD">
        <w:rPr>
          <w:vertAlign w:val="superscript"/>
        </w:rPr>
        <w:t>-</w:t>
      </w:r>
      <w:r w:rsidR="009C51B5" w:rsidRPr="009C51B5">
        <w:rPr>
          <w:vertAlign w:val="superscript"/>
        </w:rPr>
        <w:t>1</w:t>
      </w:r>
      <w:r w:rsidR="009C51B5">
        <w:t xml:space="preserve"> </w:t>
      </w:r>
      <w:r w:rsidR="001D24E5">
        <w:t>al</w:t>
      </w:r>
      <w:r w:rsidR="009C51B5">
        <w:t xml:space="preserve">though, as with </w:t>
      </w:r>
      <w:r w:rsidR="00433F51">
        <w:t xml:space="preserve">total </w:t>
      </w:r>
      <w:r w:rsidR="009C51B5">
        <w:t>GenX, the 99</w:t>
      </w:r>
      <w:r w:rsidR="009C51B5" w:rsidRPr="009C51B5">
        <w:rPr>
          <w:vertAlign w:val="superscript"/>
        </w:rPr>
        <w:t>th</w:t>
      </w:r>
      <w:r w:rsidR="009C51B5">
        <w:t xml:space="preserve"> percentile of the data is two orders of magnitude lower (2,170 </w:t>
      </w:r>
      <w:r w:rsidR="009C51B5" w:rsidRPr="00C955CD">
        <w:t>ng m</w:t>
      </w:r>
      <w:r w:rsidR="009C51B5" w:rsidRPr="00C955CD">
        <w:rPr>
          <w:vertAlign w:val="superscript"/>
        </w:rPr>
        <w:t>-2</w:t>
      </w:r>
      <w:r w:rsidR="009C51B5" w:rsidRPr="00C955CD">
        <w:t xml:space="preserve"> </w:t>
      </w:r>
      <w:r w:rsidR="009C51B5">
        <w:t>day</w:t>
      </w:r>
      <w:r w:rsidR="009C51B5" w:rsidRPr="00C955CD">
        <w:rPr>
          <w:vertAlign w:val="superscript"/>
        </w:rPr>
        <w:t>-</w:t>
      </w:r>
      <w:r w:rsidR="009C51B5" w:rsidRPr="009C51B5">
        <w:rPr>
          <w:vertAlign w:val="superscript"/>
        </w:rPr>
        <w:t>1</w:t>
      </w:r>
      <w:r w:rsidR="009C51B5" w:rsidRPr="001D24E5">
        <w:t>)</w:t>
      </w:r>
      <w:r w:rsidR="00F248F2" w:rsidRPr="001D24E5">
        <w:t>.</w:t>
      </w:r>
      <w:r w:rsidR="001D24E5" w:rsidRPr="001D24E5">
        <w:t xml:space="preserve"> These deposition rates are similar to previously observed rates of 2-3,400 ng m</w:t>
      </w:r>
      <w:r w:rsidR="001D24E5" w:rsidRPr="001D24E5">
        <w:rPr>
          <w:vertAlign w:val="superscript"/>
        </w:rPr>
        <w:t>-2</w:t>
      </w:r>
      <w:r w:rsidR="001D24E5" w:rsidRPr="001D24E5">
        <w:t xml:space="preserve"> day</w:t>
      </w:r>
      <w:r w:rsidR="001D24E5" w:rsidRPr="001D24E5">
        <w:rPr>
          <w:vertAlign w:val="superscript"/>
        </w:rPr>
        <w:t>-1</w:t>
      </w:r>
      <w:r w:rsidR="001D24E5" w:rsidRPr="001D24E5">
        <w:t xml:space="preserve"> for groups of PFAS</w:t>
      </w:r>
      <w:r w:rsidR="001D24E5" w:rsidRPr="001D24E5">
        <w:fldChar w:fldCharType="begin">
          <w:fldData xml:space="preserve">PEVuZE5vdGU+PENpdGU+PEF1dGhvcj5DaGVuPC9BdXRob3I+PFllYXI+MjAxOTwvWWVhcj48UmVj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</w:fldData>
        </w:fldChar>
      </w:r>
      <w:r w:rsidR="00DE5067">
        <w:instrText xml:space="preserve"> ADDIN EN.CITE </w:instrText>
      </w:r>
      <w:r w:rsidR="00DE5067">
        <w:fldChar w:fldCharType="begin">
          <w:fldData xml:space="preserve">PEVuZE5vdGU+PENpdGU+PEF1dGhvcj5DaGVuPC9BdXRob3I+PFllYXI+MjAxOTwvWWVhcj48UmVj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</w:fldData>
        </w:fldChar>
      </w:r>
      <w:r w:rsidR="00DE5067">
        <w:instrText xml:space="preserve"> ADDIN EN.CITE.DATA </w:instrText>
      </w:r>
      <w:r w:rsidR="00DE5067">
        <w:fldChar w:fldCharType="end"/>
      </w:r>
      <w:r w:rsidR="001D24E5" w:rsidRPr="001D24E5">
        <w:fldChar w:fldCharType="separate"/>
      </w:r>
      <w:r w:rsidR="00DE5067" w:rsidRPr="00DE5067">
        <w:rPr>
          <w:noProof/>
          <w:vertAlign w:val="superscript"/>
        </w:rPr>
        <w:t>45, 46</w:t>
      </w:r>
      <w:r w:rsidR="001D24E5" w:rsidRPr="001D24E5">
        <w:fldChar w:fldCharType="end"/>
      </w:r>
      <w:r w:rsidR="001D24E5" w:rsidRPr="001D24E5">
        <w:t>.</w:t>
      </w:r>
      <w:r w:rsidR="00F248F2" w:rsidRPr="001D24E5">
        <w:t xml:space="preserve"> </w:t>
      </w:r>
      <w:r w:rsidR="001D24E5">
        <w:t>In addition, the</w:t>
      </w:r>
      <w:r w:rsidR="00CA2547">
        <w:t xml:space="preserve"> exponential decay of </w:t>
      </w:r>
      <w:r w:rsidR="00C5348B">
        <w:t xml:space="preserve">surface </w:t>
      </w:r>
      <w:r w:rsidR="00CA2547">
        <w:t xml:space="preserve">concentrations and deposition downwind of </w:t>
      </w:r>
      <w:r w:rsidR="00E51854">
        <w:t xml:space="preserve">a </w:t>
      </w:r>
      <w:r w:rsidR="00CA2547">
        <w:t>fluoropolymer manufacturing facilit</w:t>
      </w:r>
      <w:r w:rsidR="00E51854">
        <w:t>y</w:t>
      </w:r>
      <w:r w:rsidR="00CA2547">
        <w:t xml:space="preserve"> is</w:t>
      </w:r>
      <w:r w:rsidR="001D24E5">
        <w:t xml:space="preserve"> also</w:t>
      </w:r>
      <w:r w:rsidR="00CA2547">
        <w:t xml:space="preserve"> consistent with previous </w:t>
      </w:r>
      <w:r w:rsidR="001D24E5">
        <w:t>findings</w:t>
      </w:r>
      <w:r w:rsidR="00CA2547">
        <w:fldChar w:fldCharType="begin">
          <w:fldData xml:space="preserve">PEVuZE5vdGU+PENpdGU+PEF1dGhvcj5HYWxsb3dheTwvQXV0aG9yPjxZZWFyPjIwMjA8L1llYXI+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</w:fldData>
        </w:fldChar>
      </w:r>
      <w:r w:rsidR="00DE5067">
        <w:instrText xml:space="preserve"> ADDIN EN.CITE </w:instrText>
      </w:r>
      <w:r w:rsidR="00DE5067">
        <w:fldChar w:fldCharType="begin">
          <w:fldData xml:space="preserve">PEVuZE5vdGU+PENpdGU+PEF1dGhvcj5HYWxsb3dheTwvQXV0aG9yPjxZZWFyPjIwMjA8L1llYXI+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</w:fldData>
        </w:fldChar>
      </w:r>
      <w:r w:rsidR="00DE5067">
        <w:instrText xml:space="preserve"> ADDIN EN.CITE.DATA </w:instrText>
      </w:r>
      <w:r w:rsidR="00DE5067">
        <w:fldChar w:fldCharType="end"/>
      </w:r>
      <w:r w:rsidR="00CA2547">
        <w:fldChar w:fldCharType="separate"/>
      </w:r>
      <w:r w:rsidR="00DE5067" w:rsidRPr="00DE5067">
        <w:rPr>
          <w:noProof/>
          <w:vertAlign w:val="superscript"/>
        </w:rPr>
        <w:t>13, 23, 28, 47</w:t>
      </w:r>
      <w:r w:rsidR="00CA2547">
        <w:fldChar w:fldCharType="end"/>
      </w:r>
      <w:r w:rsidR="00CA2547">
        <w:t>.</w:t>
      </w:r>
      <w:r w:rsidR="00750E5C">
        <w:t xml:space="preserve"> CMAQ-PFAS predicts that only </w:t>
      </w:r>
      <w:r w:rsidR="00D03256">
        <w:t>4.8</w:t>
      </w:r>
      <w:r w:rsidR="00750E5C" w:rsidRPr="00CD2536">
        <w:t xml:space="preserve">% </w:t>
      </w:r>
      <w:r w:rsidR="00750E5C">
        <w:t xml:space="preserve">of total PFAS </w:t>
      </w:r>
      <w:r w:rsidR="00750E5C" w:rsidRPr="00CD2536">
        <w:t xml:space="preserve">and </w:t>
      </w:r>
      <w:r w:rsidR="00CD2536" w:rsidRPr="00CD2536">
        <w:t>2</w:t>
      </w:r>
      <w:r w:rsidR="00D03256">
        <w:t>.6</w:t>
      </w:r>
      <w:r w:rsidR="000E39D0" w:rsidRPr="00CD2536">
        <w:t xml:space="preserve">% of </w:t>
      </w:r>
      <w:r w:rsidR="00433F51">
        <w:t xml:space="preserve">total </w:t>
      </w:r>
      <w:r w:rsidR="00750E5C" w:rsidRPr="00CD2536">
        <w:t xml:space="preserve">GenX </w:t>
      </w:r>
      <w:r w:rsidR="00750E5C">
        <w:t>emissions will deposit within approximately 150 km of the facility</w:t>
      </w:r>
      <w:r w:rsidR="00B66C4A">
        <w:t xml:space="preserve"> (Fig. 5, A and B), with </w:t>
      </w:r>
      <w:proofErr w:type="gramStart"/>
      <w:r w:rsidR="00B66C4A">
        <w:t>the majority of</w:t>
      </w:r>
      <w:proofErr w:type="gramEnd"/>
      <w:r w:rsidR="00B66C4A">
        <w:t xml:space="preserve"> mass depositing via dry deposition (Table S8)</w:t>
      </w:r>
      <w:r w:rsidR="00750E5C">
        <w:t>. The rest of the mass emitted from the facility is transported further in the U.S. and beyond</w:t>
      </w:r>
      <w:r w:rsidR="00E03DC5">
        <w:t xml:space="preserve">, consistent with previous work </w:t>
      </w:r>
      <w:r w:rsidR="0099209A">
        <w:t>suggesting</w:t>
      </w:r>
      <w:r w:rsidR="00E03DC5">
        <w:t xml:space="preserve"> long-range transport of HFPO-DA</w:t>
      </w:r>
      <w:r w:rsidR="00E03DC5">
        <w:fldChar w:fldCharType="begin"/>
      </w:r>
      <w:r w:rsidR="00DE5067">
        <w:instrText xml:space="preserve"> ADDIN EN.CITE &lt;EndNote&gt;&lt;Cite&gt;&lt;Author&gt;Joerss&lt;/Author&gt;&lt;Year&gt;2020&lt;/Year&gt;&lt;RecNum&gt;124&lt;/RecNum&gt;&lt;DisplayText&gt;&lt;style face="superscript"&gt;48&lt;/style&gt;&lt;/DisplayText&gt;&lt;record&gt;&lt;rec-number&gt;124&lt;/rec-number&gt;&lt;foreign-keys&gt;&lt;key app="EN" db-id="dda0drsatfxffxedr25prf27evppx2x02dsw" timestamp="1597159749"&gt;124&lt;/key&gt;&lt;/foreign-keys&gt;&lt;ref-type name="Journal Article"&gt;17&lt;/ref-type&gt;&lt;contributors&gt;&lt;authors&gt;&lt;author&gt;Joerss, Hanna&lt;/author&gt;&lt;author&gt;Xie, Zhiyong&lt;/author&gt;&lt;author&gt;Wagner, Charlotte C.&lt;/author&gt;&lt;author&gt;von Appen, Wilken-Jon&lt;/author&gt;&lt;author&gt;Sunderland, Elsie M.&lt;/author&gt;&lt;author&gt;Ebinghaus, Ralf&lt;/author&gt;&lt;/authors&gt;&lt;/contributors&gt;&lt;titles&gt;&lt;title&gt;Transport of Legacy Perfluoroalkyl Substances and the Replacement Compound HFPO-DA through the Atlantic Gateway to the Arctic Ocean—Is the Arctic a Sink or a Source?&lt;/title&gt;&lt;secondary-title&gt;Environmental Science &amp;amp; Technology&lt;/secondary-title&gt;&lt;/titles&gt;&lt;periodical&gt;&lt;full-title&gt;Environmental Science &amp;amp; Technology&lt;/full-title&gt;&lt;/periodical&gt;&lt;dates&gt;&lt;year&gt;2020&lt;/year&gt;&lt;pub-dates&gt;&lt;date&gt;2020/07/29&lt;/date&gt;&lt;/pub-dates&gt;&lt;/dates&gt;&lt;publisher&gt;American Chemical Society&lt;/publisher&gt;&lt;isbn&gt;0013-936X&lt;/isbn&gt;&lt;urls&gt;&lt;related-urls&gt;&lt;url&gt;https://doi.org/10.1021/acs.est.0c00228&lt;/url&gt;&lt;/related-urls&gt;&lt;/urls&gt;&lt;electronic-resource-num&gt;10.1021/acs.est.0c00228&lt;/electronic-resource-num&gt;&lt;/record&gt;&lt;/Cite&gt;&lt;/EndNote&gt;</w:instrText>
      </w:r>
      <w:r w:rsidR="00E03DC5">
        <w:fldChar w:fldCharType="separate"/>
      </w:r>
      <w:r w:rsidR="00DE5067" w:rsidRPr="00DE5067">
        <w:rPr>
          <w:noProof/>
          <w:vertAlign w:val="superscript"/>
        </w:rPr>
        <w:t>48</w:t>
      </w:r>
      <w:r w:rsidR="00E03DC5">
        <w:fldChar w:fldCharType="end"/>
      </w:r>
      <w:r w:rsidR="00750E5C">
        <w:t>.</w:t>
      </w:r>
      <w:r w:rsidR="007A1AB4">
        <w:t xml:space="preserve"> </w:t>
      </w:r>
    </w:p>
    <w:p w14:paraId="4C734F29" w14:textId="0B9B75B9" w:rsidR="00816F60" w:rsidRDefault="007A1AB4" w:rsidP="00884255">
      <w:pPr>
        <w:spacing w:after="0"/>
        <w:ind w:firstLine="360"/>
        <w:jc w:val="both"/>
      </w:pPr>
      <w:r>
        <w:t>To understand the</w:t>
      </w:r>
      <w:r w:rsidR="00750E5C">
        <w:t xml:space="preserve"> variability among individual </w:t>
      </w:r>
      <w:r w:rsidR="00570883">
        <w:t>compounds</w:t>
      </w:r>
      <w:r>
        <w:t>, the total annual deposition within the domain</w:t>
      </w:r>
      <w:r w:rsidR="00EA60C1">
        <w:t xml:space="preserve"> as a percent of emissions</w:t>
      </w:r>
      <w:r>
        <w:t xml:space="preserve"> </w:t>
      </w:r>
      <w:r w:rsidR="007C227E">
        <w:t>were</w:t>
      </w:r>
      <w:r>
        <w:t xml:space="preserve"> binned by carbon number in Figure 5</w:t>
      </w:r>
      <w:r w:rsidR="00B66C4A">
        <w:t>C</w:t>
      </w:r>
      <w:r>
        <w:t>.</w:t>
      </w:r>
      <w:r w:rsidR="007C227E">
        <w:t xml:space="preserve"> In </w:t>
      </w:r>
      <w:bookmarkStart w:id="20" w:name="_Hlk48215679"/>
      <w:r w:rsidR="007C227E">
        <w:t xml:space="preserve">the Base simulation, </w:t>
      </w:r>
      <w:r w:rsidR="00C5348B">
        <w:t xml:space="preserve">total PFAS </w:t>
      </w:r>
      <w:r w:rsidR="007C227E">
        <w:t xml:space="preserve">deposition is minimal within the domain, </w:t>
      </w:r>
      <w:r w:rsidR="00C5348B">
        <w:t>4.8</w:t>
      </w:r>
      <w:r w:rsidR="007C227E" w:rsidRPr="00AA55AF">
        <w:t>%</w:t>
      </w:r>
      <w:r w:rsidR="001E6EA0" w:rsidRPr="00AA55AF">
        <w:t xml:space="preserve"> of the emission rate</w:t>
      </w:r>
      <w:r w:rsidR="007C227E" w:rsidRPr="00AA55AF">
        <w:t xml:space="preserve">, </w:t>
      </w:r>
      <w:r w:rsidR="00C5348B">
        <w:t>increasing slightly</w:t>
      </w:r>
      <w:r w:rsidR="007C227E" w:rsidRPr="00AA55AF">
        <w:t xml:space="preserve"> to </w:t>
      </w:r>
      <w:r w:rsidR="00AA55AF" w:rsidRPr="00AA55AF">
        <w:t>5.8</w:t>
      </w:r>
      <w:r w:rsidR="007C227E" w:rsidRPr="00AA55AF">
        <w:t xml:space="preserve">% in </w:t>
      </w:r>
      <w:r w:rsidR="007C227E">
        <w:t xml:space="preserve">the </w:t>
      </w:r>
      <w:proofErr w:type="spellStart"/>
      <w:r w:rsidR="007C227E">
        <w:t>CarbAcid</w:t>
      </w:r>
      <w:proofErr w:type="spellEnd"/>
      <w:r w:rsidR="007C227E">
        <w:t xml:space="preserve"> simulation</w:t>
      </w:r>
      <w:bookmarkEnd w:id="20"/>
      <w:r w:rsidR="007C227E">
        <w:t xml:space="preserve">. </w:t>
      </w:r>
      <w:r w:rsidR="00FA4042">
        <w:t>Th</w:t>
      </w:r>
      <w:r w:rsidR="00FA4042" w:rsidRPr="00A3515B">
        <w:t xml:space="preserve">e </w:t>
      </w:r>
      <w:r w:rsidR="00E8748B">
        <w:t xml:space="preserve">carbon number-specific </w:t>
      </w:r>
      <w:r w:rsidR="001E6EA0" w:rsidRPr="00A3515B">
        <w:t xml:space="preserve">percent deposited </w:t>
      </w:r>
      <w:r w:rsidR="00E023B9" w:rsidRPr="00A3515B">
        <w:t xml:space="preserve">varies between </w:t>
      </w:r>
      <w:r w:rsidR="009D3C85">
        <w:t>1.6</w:t>
      </w:r>
      <w:r w:rsidR="00A3515B" w:rsidRPr="00A3515B">
        <w:t xml:space="preserve"> – </w:t>
      </w:r>
      <w:r w:rsidR="009D3C85">
        <w:t>19.5</w:t>
      </w:r>
      <w:r w:rsidR="00A3515B" w:rsidRPr="00A3515B">
        <w:t>%</w:t>
      </w:r>
      <w:r w:rsidR="00E023B9" w:rsidRPr="00A3515B">
        <w:t xml:space="preserve"> fo</w:t>
      </w:r>
      <w:r w:rsidR="00E023B9">
        <w:t>r the Base</w:t>
      </w:r>
      <w:r w:rsidR="009D3C85">
        <w:t xml:space="preserve"> case, increas</w:t>
      </w:r>
      <w:r w:rsidR="001B69A8">
        <w:t>ing</w:t>
      </w:r>
      <w:r w:rsidR="009D3C85">
        <w:t xml:space="preserve"> to 19.8% for the </w:t>
      </w:r>
      <w:proofErr w:type="spellStart"/>
      <w:r w:rsidR="00E023B9">
        <w:t>CarbAcid</w:t>
      </w:r>
      <w:proofErr w:type="spellEnd"/>
      <w:r w:rsidR="009D3C85">
        <w:t xml:space="preserve"> case</w:t>
      </w:r>
      <w:r w:rsidR="00C5348B">
        <w:t>, with significant relative increases for carbon numbers 1, 4, and 6</w:t>
      </w:r>
      <w:r w:rsidR="001E6EA0">
        <w:t>.</w:t>
      </w:r>
      <w:r w:rsidR="001B69A8">
        <w:t xml:space="preserve"> </w:t>
      </w:r>
      <w:bookmarkStart w:id="21" w:name="_Hlk48565409"/>
      <w:r w:rsidR="001B69A8" w:rsidRPr="00655D0F">
        <w:t xml:space="preserve">While the </w:t>
      </w:r>
      <w:r w:rsidR="00655D0F">
        <w:t xml:space="preserve">carbon number-specific percent deposited </w:t>
      </w:r>
      <w:r w:rsidR="001B69A8" w:rsidRPr="00655D0F">
        <w:t xml:space="preserve">can approach 20%, ~85% of </w:t>
      </w:r>
      <w:r w:rsidR="00655D0F">
        <w:t xml:space="preserve">PFAS </w:t>
      </w:r>
      <w:r w:rsidR="001B69A8" w:rsidRPr="00655D0F">
        <w:t>emissions</w:t>
      </w:r>
      <w:r w:rsidR="00655D0F">
        <w:t xml:space="preserve"> by mass</w:t>
      </w:r>
      <w:r w:rsidR="001B69A8" w:rsidRPr="00655D0F">
        <w:t xml:space="preserve"> have 2-3 carbons</w:t>
      </w:r>
      <w:r w:rsidR="00655D0F">
        <w:t>, which</w:t>
      </w:r>
      <w:r w:rsidR="001B69A8" w:rsidRPr="00655D0F">
        <w:t xml:space="preserve"> have a </w:t>
      </w:r>
      <w:r w:rsidR="00E8748B">
        <w:t>carbon number-specific percent deposited of</w:t>
      </w:r>
      <w:r w:rsidR="001B69A8" w:rsidRPr="00655D0F">
        <w:t xml:space="preserve"> </w:t>
      </w:r>
      <w:r w:rsidR="008C01FD" w:rsidRPr="00655D0F">
        <w:t>3.4</w:t>
      </w:r>
      <w:r w:rsidR="001B69A8" w:rsidRPr="00655D0F">
        <w:t>-</w:t>
      </w:r>
      <w:r w:rsidR="0051406C" w:rsidRPr="00655D0F">
        <w:t>6.5</w:t>
      </w:r>
      <w:r w:rsidR="001B69A8" w:rsidRPr="00655D0F">
        <w:t>%</w:t>
      </w:r>
      <w:r w:rsidR="00E8748B">
        <w:t xml:space="preserve"> (</w:t>
      </w:r>
      <w:r w:rsidR="0051406C" w:rsidRPr="00655D0F">
        <w:t>Base case</w:t>
      </w:r>
      <w:r w:rsidR="001B69A8" w:rsidRPr="00655D0F">
        <w:t xml:space="preserve">), resulting in </w:t>
      </w:r>
      <w:r w:rsidR="00E8748B">
        <w:t xml:space="preserve">a total PFAS percent </w:t>
      </w:r>
      <w:r w:rsidR="001B69A8" w:rsidRPr="00655D0F">
        <w:t>deposit</w:t>
      </w:r>
      <w:r w:rsidR="00E8748B">
        <w:t>ed of 4.8%</w:t>
      </w:r>
      <w:r w:rsidR="001B69A8" w:rsidRPr="00655D0F">
        <w:t>.</w:t>
      </w:r>
      <w:r w:rsidR="001E6EA0">
        <w:t xml:space="preserve"> </w:t>
      </w:r>
      <w:bookmarkEnd w:id="21"/>
      <w:r w:rsidR="001E6EA0">
        <w:t xml:space="preserve">CMAQ-PFAS does not predict a clear </w:t>
      </w:r>
      <w:r w:rsidR="00C5348B">
        <w:t>trend</w:t>
      </w:r>
      <w:r w:rsidR="001E6EA0">
        <w:t xml:space="preserve"> of the relative strength of deposition on carbon number for this domain</w:t>
      </w:r>
      <w:r w:rsidR="00E023B9">
        <w:t xml:space="preserve"> and mix of PFAS</w:t>
      </w:r>
      <w:r w:rsidR="001E6EA0">
        <w:t>.</w:t>
      </w:r>
      <w:r w:rsidR="00A969B7">
        <w:t xml:space="preserve"> </w:t>
      </w:r>
      <w:r w:rsidR="001E6EA0">
        <w:t>The</w:t>
      </w:r>
      <w:r w:rsidR="00E023B9">
        <w:t xml:space="preserve"> relative importance of</w:t>
      </w:r>
      <w:r w:rsidR="001E6EA0">
        <w:t xml:space="preserve"> deposition pathway</w:t>
      </w:r>
      <w:r w:rsidR="00E023B9">
        <w:t>s</w:t>
      </w:r>
      <w:r w:rsidR="001E6EA0">
        <w:t xml:space="preserve"> changes</w:t>
      </w:r>
      <w:r w:rsidR="00E023B9">
        <w:t xml:space="preserve"> slightly</w:t>
      </w:r>
      <w:r w:rsidR="001E6EA0">
        <w:t xml:space="preserve"> between the Base and </w:t>
      </w:r>
      <w:proofErr w:type="spellStart"/>
      <w:r w:rsidR="001E6EA0">
        <w:t>CarbAcid</w:t>
      </w:r>
      <w:proofErr w:type="spellEnd"/>
      <w:r w:rsidR="001E6EA0">
        <w:t xml:space="preserve"> models</w:t>
      </w:r>
      <w:r w:rsidR="00EA4676">
        <w:t>;</w:t>
      </w:r>
      <w:r w:rsidR="001E6EA0">
        <w:t xml:space="preserve"> </w:t>
      </w:r>
      <w:r w:rsidR="00EA4676">
        <w:t>d</w:t>
      </w:r>
      <w:r w:rsidR="001E6EA0">
        <w:t xml:space="preserve">ry deposition accounts </w:t>
      </w:r>
      <w:r w:rsidR="001E6EA0" w:rsidRPr="000E1D94">
        <w:t xml:space="preserve">for </w:t>
      </w:r>
      <w:r w:rsidR="000E1D94" w:rsidRPr="000E1D94">
        <w:t>99.</w:t>
      </w:r>
      <w:r w:rsidR="00114C44">
        <w:t>3</w:t>
      </w:r>
      <w:r w:rsidR="001E6EA0" w:rsidRPr="000E1D94">
        <w:t xml:space="preserve">% of deposition in the Base simulation versus </w:t>
      </w:r>
      <w:r w:rsidR="000E1D94" w:rsidRPr="000E1D94">
        <w:t>94.4</w:t>
      </w:r>
      <w:r w:rsidR="001E6EA0" w:rsidRPr="000E1D94">
        <w:t xml:space="preserve">% </w:t>
      </w:r>
      <w:r w:rsidR="001E6EA0">
        <w:t xml:space="preserve">in the </w:t>
      </w:r>
      <w:proofErr w:type="spellStart"/>
      <w:r w:rsidR="001E6EA0">
        <w:t>CarbAcid</w:t>
      </w:r>
      <w:proofErr w:type="spellEnd"/>
      <w:r w:rsidR="001E6EA0">
        <w:t xml:space="preserve"> results.</w:t>
      </w:r>
      <w:r w:rsidR="00824463">
        <w:t xml:space="preserve"> </w:t>
      </w:r>
      <w:r w:rsidR="001E6EA0">
        <w:t xml:space="preserve"> This sensitivity further highlights the importance of the composition of emissions and likely transformation products. </w:t>
      </w:r>
    </w:p>
    <w:bookmarkStart w:id="22" w:name="_Hlk49776653"/>
    <w:p w14:paraId="75F21B8A" w14:textId="53994E10" w:rsidR="00065AC3" w:rsidRDefault="00065AC3" w:rsidP="008B4AC8">
      <w:pPr>
        <w:jc w:val="both"/>
      </w:pPr>
      <w:r w:rsidRPr="00065AC3">
        <w:object w:dxaOrig="14880" w:dyaOrig="4245" w14:anchorId="40EE8F87">
          <v:shape id="_x0000_i1026" type="#_x0000_t75" style="width:467.45pt;height:133.25pt" o:ole="">
            <v:imagedata r:id="rId18" o:title=""/>
          </v:shape>
          <o:OLEObject Type="Embed" ProgID="Acrobat.Document.DC" ShapeID="_x0000_i1026" DrawAspect="Content" ObjectID="_1662799807" r:id="rId19"/>
        </w:object>
      </w:r>
      <w:bookmarkEnd w:id="22"/>
    </w:p>
    <w:p w14:paraId="059791FC" w14:textId="04C19656" w:rsidR="00B243F2" w:rsidRPr="00B243F2" w:rsidRDefault="00B243F2" w:rsidP="008B4AC8">
      <w:pPr>
        <w:jc w:val="both"/>
        <w:rPr>
          <w:bCs/>
        </w:rPr>
      </w:pPr>
      <w:r w:rsidRPr="00B243F2">
        <w:rPr>
          <w:b/>
        </w:rPr>
        <w:t>Figure 5</w:t>
      </w:r>
      <w:r w:rsidRPr="00B243F2">
        <w:rPr>
          <w:bCs/>
        </w:rPr>
        <w:t xml:space="preserve">. </w:t>
      </w:r>
      <w:r w:rsidR="009A6146">
        <w:rPr>
          <w:bCs/>
        </w:rPr>
        <w:t xml:space="preserve">Emission (black bars) and </w:t>
      </w:r>
      <w:r w:rsidR="00E8748B">
        <w:rPr>
          <w:bCs/>
        </w:rPr>
        <w:t xml:space="preserve">domain-wide </w:t>
      </w:r>
      <w:r w:rsidR="009A6146">
        <w:rPr>
          <w:bCs/>
        </w:rPr>
        <w:t>deposition</w:t>
      </w:r>
      <w:r w:rsidR="00BC209B">
        <w:rPr>
          <w:bCs/>
        </w:rPr>
        <w:t xml:space="preserve"> rates</w:t>
      </w:r>
      <w:r w:rsidR="009A6146">
        <w:rPr>
          <w:bCs/>
        </w:rPr>
        <w:t xml:space="preserve"> </w:t>
      </w:r>
      <w:r w:rsidR="00BC209B">
        <w:rPr>
          <w:bCs/>
        </w:rPr>
        <w:t xml:space="preserve">within </w:t>
      </w:r>
      <w:r w:rsidR="00213DA5">
        <w:rPr>
          <w:bCs/>
        </w:rPr>
        <w:t>the model domain (</w:t>
      </w:r>
      <w:r w:rsidR="00BC209B">
        <w:rPr>
          <w:bCs/>
        </w:rPr>
        <w:t>~150 km</w:t>
      </w:r>
      <w:r w:rsidR="00213DA5">
        <w:rPr>
          <w:bCs/>
        </w:rPr>
        <w:t xml:space="preserve"> from the facility)</w:t>
      </w:r>
      <w:r w:rsidR="00BC209B">
        <w:rPr>
          <w:bCs/>
        </w:rPr>
        <w:t xml:space="preserve"> for the Base (light gray</w:t>
      </w:r>
      <w:r w:rsidR="009A6146">
        <w:rPr>
          <w:bCs/>
        </w:rPr>
        <w:t>)</w:t>
      </w:r>
      <w:r w:rsidR="00BC209B">
        <w:rPr>
          <w:bCs/>
        </w:rPr>
        <w:t xml:space="preserve"> and </w:t>
      </w:r>
      <w:proofErr w:type="spellStart"/>
      <w:r w:rsidR="00BC209B">
        <w:rPr>
          <w:bCs/>
        </w:rPr>
        <w:t>CarbAcid</w:t>
      </w:r>
      <w:proofErr w:type="spellEnd"/>
      <w:r w:rsidR="00BC209B">
        <w:rPr>
          <w:bCs/>
        </w:rPr>
        <w:t xml:space="preserve"> (dark gray) scenarios</w:t>
      </w:r>
      <w:r w:rsidR="009A6146">
        <w:rPr>
          <w:bCs/>
        </w:rPr>
        <w:t xml:space="preserve"> for Total PFAS </w:t>
      </w:r>
      <w:r w:rsidR="00C5348B">
        <w:rPr>
          <w:bCs/>
        </w:rPr>
        <w:t>(A)</w:t>
      </w:r>
      <w:r w:rsidR="009A6146">
        <w:rPr>
          <w:bCs/>
        </w:rPr>
        <w:t xml:space="preserve"> </w:t>
      </w:r>
      <w:r w:rsidR="00C5348B">
        <w:rPr>
          <w:bCs/>
        </w:rPr>
        <w:t>and</w:t>
      </w:r>
      <w:r w:rsidR="009A6146">
        <w:rPr>
          <w:bCs/>
        </w:rPr>
        <w:t xml:space="preserve"> </w:t>
      </w:r>
      <w:r w:rsidR="00042DF5">
        <w:rPr>
          <w:bCs/>
        </w:rPr>
        <w:t>T</w:t>
      </w:r>
      <w:r w:rsidR="00E8748B">
        <w:rPr>
          <w:bCs/>
        </w:rPr>
        <w:t xml:space="preserve">otal </w:t>
      </w:r>
      <w:r w:rsidR="009A6146">
        <w:rPr>
          <w:bCs/>
        </w:rPr>
        <w:t>GenX (</w:t>
      </w:r>
      <w:r w:rsidR="00C5348B">
        <w:rPr>
          <w:bCs/>
        </w:rPr>
        <w:t>B</w:t>
      </w:r>
      <w:r w:rsidR="009A6146">
        <w:rPr>
          <w:bCs/>
        </w:rPr>
        <w:t>).</w:t>
      </w:r>
      <w:r w:rsidR="00042DF5">
        <w:rPr>
          <w:bCs/>
        </w:rPr>
        <w:t xml:space="preserve"> </w:t>
      </w:r>
      <w:r w:rsidR="00E023B9">
        <w:rPr>
          <w:bCs/>
        </w:rPr>
        <w:t>(</w:t>
      </w:r>
      <w:r w:rsidR="00C5348B">
        <w:rPr>
          <w:bCs/>
        </w:rPr>
        <w:t>C</w:t>
      </w:r>
      <w:r w:rsidR="00E023B9">
        <w:rPr>
          <w:bCs/>
        </w:rPr>
        <w:t>)</w:t>
      </w:r>
      <w:r w:rsidR="001A20EE">
        <w:rPr>
          <w:bCs/>
        </w:rPr>
        <w:t xml:space="preserve"> </w:t>
      </w:r>
      <w:r w:rsidR="00BC209B">
        <w:rPr>
          <w:bCs/>
        </w:rPr>
        <w:t>A</w:t>
      </w:r>
      <w:r>
        <w:rPr>
          <w:bCs/>
        </w:rPr>
        <w:t>nnual</w:t>
      </w:r>
      <w:r w:rsidR="00BC209B">
        <w:rPr>
          <w:bCs/>
        </w:rPr>
        <w:t>-</w:t>
      </w:r>
      <w:r w:rsidR="001E6EA0">
        <w:rPr>
          <w:bCs/>
        </w:rPr>
        <w:t>averaged</w:t>
      </w:r>
      <w:r>
        <w:rPr>
          <w:bCs/>
        </w:rPr>
        <w:t xml:space="preserve"> deposition</w:t>
      </w:r>
      <w:r w:rsidR="001E6EA0">
        <w:rPr>
          <w:bCs/>
        </w:rPr>
        <w:t xml:space="preserve"> as a percent of emissions</w:t>
      </w:r>
      <w:r>
        <w:rPr>
          <w:bCs/>
        </w:rPr>
        <w:t xml:space="preserve"> of all explicitly modeled compounds </w:t>
      </w:r>
      <w:r w:rsidR="001E6EA0">
        <w:rPr>
          <w:bCs/>
        </w:rPr>
        <w:t>and the</w:t>
      </w:r>
      <w:r>
        <w:rPr>
          <w:bCs/>
        </w:rPr>
        <w:t xml:space="preserve"> “PFASOTHER” compound </w:t>
      </w:r>
      <w:r w:rsidR="00213DA5">
        <w:rPr>
          <w:bCs/>
        </w:rPr>
        <w:t xml:space="preserve">(classified as NA) </w:t>
      </w:r>
      <w:r>
        <w:rPr>
          <w:bCs/>
        </w:rPr>
        <w:t xml:space="preserve">within </w:t>
      </w:r>
      <w:r w:rsidR="00213DA5">
        <w:rPr>
          <w:bCs/>
        </w:rPr>
        <w:t>the</w:t>
      </w:r>
      <w:r>
        <w:rPr>
          <w:bCs/>
        </w:rPr>
        <w:t xml:space="preserve"> model domain, as a function of carbon number and grouped via wet and dry deposition.</w:t>
      </w:r>
    </w:p>
    <w:p w14:paraId="1721527D" w14:textId="2D060418" w:rsidR="004872B8" w:rsidRPr="004A3F35" w:rsidRDefault="00A306E9" w:rsidP="008B4AC8">
      <w:pPr>
        <w:pStyle w:val="ListParagraph"/>
        <w:numPr>
          <w:ilvl w:val="0"/>
          <w:numId w:val="15"/>
        </w:numPr>
        <w:ind w:left="360"/>
        <w:jc w:val="both"/>
        <w:rPr>
          <w:b/>
        </w:rPr>
      </w:pPr>
      <w:r w:rsidRPr="008437C5">
        <w:rPr>
          <w:b/>
        </w:rPr>
        <w:t>Impacts</w:t>
      </w:r>
      <w:r w:rsidR="003F70DE" w:rsidRPr="008437C5">
        <w:rPr>
          <w:b/>
        </w:rPr>
        <w:t xml:space="preserve"> &amp; Conclusions: </w:t>
      </w:r>
    </w:p>
    <w:p w14:paraId="07FC7AEB" w14:textId="5EDA8617" w:rsidR="00A13FFF" w:rsidRDefault="00A13FFF" w:rsidP="008B4AC8">
      <w:pPr>
        <w:spacing w:after="0"/>
        <w:ind w:firstLine="720"/>
        <w:jc w:val="both"/>
        <w:rPr>
          <w:bCs/>
        </w:rPr>
      </w:pPr>
      <w:r>
        <w:rPr>
          <w:bCs/>
        </w:rPr>
        <w:t>This study focuses on the air emissions of one PFAS manufacturing facility with relatively well-characterized</w:t>
      </w:r>
      <w:r w:rsidR="00C37B2C">
        <w:rPr>
          <w:bCs/>
        </w:rPr>
        <w:t xml:space="preserve"> speciated</w:t>
      </w:r>
      <w:r>
        <w:rPr>
          <w:bCs/>
        </w:rPr>
        <w:t xml:space="preserve"> emissions in order to </w:t>
      </w:r>
      <w:r w:rsidR="00BC209B">
        <w:rPr>
          <w:bCs/>
        </w:rPr>
        <w:t>understand how chemical structure and abundance modulates regional-scale atmospheric concentrations and deposition of PFAS</w:t>
      </w:r>
      <w:r>
        <w:rPr>
          <w:bCs/>
        </w:rPr>
        <w:t xml:space="preserve">. </w:t>
      </w:r>
      <w:r w:rsidR="003D2223">
        <w:t xml:space="preserve">The reasonable </w:t>
      </w:r>
      <w:r w:rsidR="003D2223">
        <w:lastRenderedPageBreak/>
        <w:t>performance for predicting deposition rates near the facility implies that physicochemical-based modeling, as implemented here, can provide insight into the atmospheric fate and transformation of PFAS air emissions. The approaches developed could be extended to</w:t>
      </w:r>
      <w:r w:rsidR="00213DA5">
        <w:t xml:space="preserve"> study</w:t>
      </w:r>
      <w:r w:rsidR="003D2223">
        <w:t xml:space="preserve"> additional </w:t>
      </w:r>
      <w:r w:rsidR="00570883">
        <w:t>compounds</w:t>
      </w:r>
      <w:r w:rsidR="003D2223">
        <w:t xml:space="preserve"> and</w:t>
      </w:r>
      <w:r w:rsidR="00213DA5">
        <w:t xml:space="preserve"> PFAS</w:t>
      </w:r>
      <w:r w:rsidR="003D2223">
        <w:t xml:space="preserve"> facilities as data become available. In addition, the model can be expanded to treat the atmospheric chemical degradation products of emitted PFAS, as well as </w:t>
      </w:r>
      <w:r w:rsidR="00860AA4">
        <w:rPr>
          <w:bCs/>
        </w:rPr>
        <w:t xml:space="preserve">PFAS surfactant effects at the aerosol-air, cloud-air, and aerosol organic-aqueous interfaces </w:t>
      </w:r>
      <w:r w:rsidR="003D2223">
        <w:rPr>
          <w:bCs/>
        </w:rPr>
        <w:t xml:space="preserve">which </w:t>
      </w:r>
      <w:r w:rsidR="00860AA4">
        <w:rPr>
          <w:bCs/>
        </w:rPr>
        <w:t xml:space="preserve">may have significant implications for gas-particle partitioning of conventional pollutants, cloud formation, and secondary aerosol processing, especially in concentrated PFAS plumes. </w:t>
      </w:r>
    </w:p>
    <w:p w14:paraId="76237D3E" w14:textId="75D52762" w:rsidR="00394648" w:rsidRDefault="00860AA4" w:rsidP="008B4AC8">
      <w:pPr>
        <w:spacing w:after="0"/>
        <w:ind w:firstLine="720"/>
        <w:jc w:val="both"/>
        <w:rPr>
          <w:bCs/>
        </w:rPr>
      </w:pPr>
      <w:r>
        <w:rPr>
          <w:bCs/>
        </w:rPr>
        <w:t xml:space="preserve">In order to extend our analysis to other PFAS air emission sites or to a broader, regional or continental accounting of the impacts of numerous PFAS air emission sources on distant receptors, </w:t>
      </w:r>
      <w:r w:rsidR="00DE432F">
        <w:rPr>
          <w:bCs/>
        </w:rPr>
        <w:t>high-</w:t>
      </w:r>
      <w:r>
        <w:rPr>
          <w:bCs/>
        </w:rPr>
        <w:t xml:space="preserve">quality emission rates and speciation inputs </w:t>
      </w:r>
      <w:r w:rsidR="00BC209B">
        <w:rPr>
          <w:bCs/>
        </w:rPr>
        <w:t>will be required</w:t>
      </w:r>
      <w:r w:rsidR="005642F1">
        <w:rPr>
          <w:bCs/>
        </w:rPr>
        <w:t>.</w:t>
      </w:r>
      <w:r w:rsidR="0092351B">
        <w:rPr>
          <w:bCs/>
        </w:rPr>
        <w:t xml:space="preserve"> The exact number and location of significant PFAS air emission sources in the U.S. is uncertain</w:t>
      </w:r>
      <w:r w:rsidR="007973E9">
        <w:rPr>
          <w:bCs/>
        </w:rPr>
        <w:t xml:space="preserve">, </w:t>
      </w:r>
      <w:r w:rsidR="00272A6B">
        <w:rPr>
          <w:bCs/>
        </w:rPr>
        <w:t>and</w:t>
      </w:r>
      <w:r w:rsidR="007973E9">
        <w:rPr>
          <w:bCs/>
        </w:rPr>
        <w:t xml:space="preserve"> as </w:t>
      </w:r>
      <w:r>
        <w:rPr>
          <w:bCs/>
        </w:rPr>
        <w:t>PFAS manufacturers operate proprietary processes for which emission speciation is often kept confidential</w:t>
      </w:r>
      <w:r w:rsidR="00272A6B">
        <w:rPr>
          <w:bCs/>
        </w:rPr>
        <w:t xml:space="preserve">, the emissions speciation and rate are </w:t>
      </w:r>
      <w:r w:rsidR="00BD10EE">
        <w:rPr>
          <w:bCs/>
        </w:rPr>
        <w:t>usually</w:t>
      </w:r>
      <w:r w:rsidR="00272A6B">
        <w:rPr>
          <w:bCs/>
        </w:rPr>
        <w:t xml:space="preserve"> unknown</w:t>
      </w:r>
      <w:r>
        <w:rPr>
          <w:bCs/>
        </w:rPr>
        <w:t xml:space="preserve">. </w:t>
      </w:r>
      <w:r w:rsidR="00BC209B">
        <w:rPr>
          <w:bCs/>
        </w:rPr>
        <w:t>Furthermore, t</w:t>
      </w:r>
      <w:r w:rsidR="005806F2">
        <w:rPr>
          <w:bCs/>
        </w:rPr>
        <w:t>he composition of PFAS emissions can have dramatic impacts on the predicted atmospheric lifetime and the spatial distribution of deposition to ecosystems</w:t>
      </w:r>
      <w:bookmarkStart w:id="23" w:name="_Hlk48220831"/>
      <w:r w:rsidR="00BD10EE">
        <w:rPr>
          <w:bCs/>
        </w:rPr>
        <w:t>, and present unknown risk via inhalation exposure</w:t>
      </w:r>
      <w:bookmarkEnd w:id="23"/>
      <w:r w:rsidR="005806F2">
        <w:rPr>
          <w:bCs/>
        </w:rPr>
        <w:t>. T</w:t>
      </w:r>
      <w:r>
        <w:rPr>
          <w:bCs/>
        </w:rPr>
        <w:t xml:space="preserve">he </w:t>
      </w:r>
      <w:proofErr w:type="spellStart"/>
      <w:r>
        <w:rPr>
          <w:bCs/>
        </w:rPr>
        <w:t>CarbAcid</w:t>
      </w:r>
      <w:proofErr w:type="spellEnd"/>
      <w:r>
        <w:rPr>
          <w:bCs/>
        </w:rPr>
        <w:t xml:space="preserve"> sensitivity simulation demonstrates the importance of acknowledging the variability among </w:t>
      </w:r>
      <w:r w:rsidR="00570883">
        <w:rPr>
          <w:bCs/>
        </w:rPr>
        <w:t>compounds</w:t>
      </w:r>
      <w:r>
        <w:rPr>
          <w:bCs/>
        </w:rPr>
        <w:t xml:space="preserve"> as well as the uncertainty in the rate of relevant chemical transformations. The difference in predicted fate of </w:t>
      </w:r>
      <w:r w:rsidR="00B92C28">
        <w:rPr>
          <w:bCs/>
        </w:rPr>
        <w:t>two structurally similar</w:t>
      </w:r>
      <w:r>
        <w:rPr>
          <w:bCs/>
        </w:rPr>
        <w:t xml:space="preserve"> compounds, HFPO-DA and HFPO-DAF, illustrates the potential consequences of ignoring chemical identity.</w:t>
      </w:r>
      <w:r w:rsidR="005806F2">
        <w:rPr>
          <w:bCs/>
        </w:rPr>
        <w:t xml:space="preserve"> Finally, </w:t>
      </w:r>
      <w:bookmarkStart w:id="24" w:name="_Hlk48145242"/>
      <w:r w:rsidR="005806F2">
        <w:rPr>
          <w:bCs/>
        </w:rPr>
        <w:t>considering the outsized role of dry deposition to total deposition predicted herein</w:t>
      </w:r>
      <w:bookmarkEnd w:id="24"/>
      <w:r w:rsidR="00857115">
        <w:rPr>
          <w:bCs/>
        </w:rPr>
        <w:t xml:space="preserve"> (Fig</w:t>
      </w:r>
      <w:r w:rsidR="00B66C4A">
        <w:rPr>
          <w:bCs/>
        </w:rPr>
        <w:t>.</w:t>
      </w:r>
      <w:r w:rsidR="00857115">
        <w:rPr>
          <w:bCs/>
        </w:rPr>
        <w:t xml:space="preserve"> 5</w:t>
      </w:r>
      <w:r w:rsidR="007437F3">
        <w:rPr>
          <w:bCs/>
        </w:rPr>
        <w:t>C</w:t>
      </w:r>
      <w:r w:rsidR="00B66C4A">
        <w:rPr>
          <w:bCs/>
        </w:rPr>
        <w:t xml:space="preserve"> and Table S8</w:t>
      </w:r>
      <w:r w:rsidR="00857115">
        <w:rPr>
          <w:bCs/>
        </w:rPr>
        <w:t>)</w:t>
      </w:r>
      <w:r w:rsidR="005806F2">
        <w:rPr>
          <w:bCs/>
        </w:rPr>
        <w:t>, there is a pressing need for both higher spati</w:t>
      </w:r>
      <w:r w:rsidR="00B92C28">
        <w:rPr>
          <w:bCs/>
        </w:rPr>
        <w:t>otemporal</w:t>
      </w:r>
      <w:r w:rsidR="005806F2">
        <w:rPr>
          <w:bCs/>
        </w:rPr>
        <w:t xml:space="preserve"> resolution </w:t>
      </w:r>
      <w:r w:rsidR="00B92C28">
        <w:rPr>
          <w:bCs/>
        </w:rPr>
        <w:t>and</w:t>
      </w:r>
      <w:r w:rsidR="005806F2">
        <w:rPr>
          <w:bCs/>
        </w:rPr>
        <w:t xml:space="preserve"> </w:t>
      </w:r>
      <w:r w:rsidR="00857115">
        <w:rPr>
          <w:bCs/>
        </w:rPr>
        <w:t xml:space="preserve">discrete </w:t>
      </w:r>
      <w:r w:rsidR="00B92C28">
        <w:rPr>
          <w:bCs/>
        </w:rPr>
        <w:t xml:space="preserve">dry </w:t>
      </w:r>
      <w:r w:rsidR="005806F2">
        <w:rPr>
          <w:bCs/>
        </w:rPr>
        <w:t>deposition measurements</w:t>
      </w:r>
      <w:r w:rsidR="000D57D6">
        <w:rPr>
          <w:bCs/>
        </w:rPr>
        <w:t xml:space="preserve"> that are reflective of deposition to various environmental surfaces (e.g. surface waters, vegetation, soils)</w:t>
      </w:r>
      <w:r w:rsidR="005806F2">
        <w:rPr>
          <w:bCs/>
        </w:rPr>
        <w:t>.</w:t>
      </w:r>
      <w:r w:rsidR="00394648">
        <w:rPr>
          <w:bCs/>
        </w:rPr>
        <w:t xml:space="preserve"> </w:t>
      </w:r>
      <w:bookmarkStart w:id="25" w:name="_Hlk48220972"/>
      <w:r w:rsidR="00213DA5">
        <w:rPr>
          <w:bCs/>
        </w:rPr>
        <w:t>M</w:t>
      </w:r>
      <w:r w:rsidR="00BD10EE">
        <w:rPr>
          <w:bCs/>
        </w:rPr>
        <w:t>easurements of physicochemical properties are also rare and necessary</w:t>
      </w:r>
      <w:r w:rsidR="00213DA5">
        <w:rPr>
          <w:bCs/>
        </w:rPr>
        <w:t xml:space="preserve"> for modeling deposition processes</w:t>
      </w:r>
      <w:r w:rsidR="00BD10EE">
        <w:rPr>
          <w:bCs/>
        </w:rPr>
        <w:t>.</w:t>
      </w:r>
      <w:bookmarkEnd w:id="25"/>
    </w:p>
    <w:p w14:paraId="7CE802B0" w14:textId="09E13AC1" w:rsidR="00D657F8" w:rsidRDefault="00D657F8" w:rsidP="008B4AC8">
      <w:pPr>
        <w:spacing w:after="0"/>
        <w:ind w:firstLine="720"/>
        <w:jc w:val="both"/>
        <w:rPr>
          <w:bCs/>
        </w:rPr>
      </w:pPr>
      <w:r>
        <w:rPr>
          <w:bCs/>
        </w:rPr>
        <w:t xml:space="preserve">We have shown that the new model, CMAQ-PFAS, when informed by </w:t>
      </w:r>
      <w:r w:rsidR="007156EE">
        <w:rPr>
          <w:bCs/>
        </w:rPr>
        <w:t>estimated</w:t>
      </w:r>
      <w:r>
        <w:rPr>
          <w:bCs/>
        </w:rPr>
        <w:t xml:space="preserve"> emissions from a fluoropolymer manufacturer, captures observed deposition fluxes</w:t>
      </w:r>
      <w:r w:rsidR="005806F2">
        <w:rPr>
          <w:bCs/>
        </w:rPr>
        <w:t xml:space="preserve"> </w:t>
      </w:r>
      <w:r w:rsidR="00BD1F3A">
        <w:rPr>
          <w:bCs/>
        </w:rPr>
        <w:t>of</w:t>
      </w:r>
      <w:r w:rsidR="00433F51">
        <w:rPr>
          <w:bCs/>
        </w:rPr>
        <w:t xml:space="preserve"> total</w:t>
      </w:r>
      <w:r w:rsidR="00BD1F3A">
        <w:rPr>
          <w:bCs/>
        </w:rPr>
        <w:t xml:space="preserve"> GenX </w:t>
      </w:r>
      <w:r w:rsidR="005806F2" w:rsidRPr="003C6B4B">
        <w:rPr>
          <w:bCs/>
        </w:rPr>
        <w:t xml:space="preserve">within a factor of </w:t>
      </w:r>
      <w:r w:rsidR="003C6B4B" w:rsidRPr="003C6B4B">
        <w:rPr>
          <w:bCs/>
        </w:rPr>
        <w:t>10 on average for the</w:t>
      </w:r>
      <w:r w:rsidR="005806F2" w:rsidRPr="003C6B4B">
        <w:rPr>
          <w:bCs/>
        </w:rPr>
        <w:t xml:space="preserve"> 5</w:t>
      </w:r>
      <w:r w:rsidR="003C6B4B">
        <w:rPr>
          <w:bCs/>
        </w:rPr>
        <w:t xml:space="preserve"> measurement</w:t>
      </w:r>
      <w:r w:rsidR="005806F2" w:rsidRPr="003C6B4B">
        <w:rPr>
          <w:bCs/>
        </w:rPr>
        <w:t xml:space="preserve"> sites</w:t>
      </w:r>
      <w:r w:rsidRPr="003C6B4B">
        <w:rPr>
          <w:bCs/>
        </w:rPr>
        <w:t>.</w:t>
      </w:r>
      <w:r w:rsidR="00BD1F3A" w:rsidRPr="003C6B4B">
        <w:rPr>
          <w:bCs/>
        </w:rPr>
        <w:t xml:space="preserve"> </w:t>
      </w:r>
      <w:r w:rsidR="00765836">
        <w:rPr>
          <w:bCs/>
        </w:rPr>
        <w:t>A</w:t>
      </w:r>
      <w:r w:rsidR="00BD1F3A">
        <w:rPr>
          <w:bCs/>
        </w:rPr>
        <w:t>mbient air concentrations of</w:t>
      </w:r>
      <w:r w:rsidR="00BD1F3A" w:rsidRPr="003C6B4B">
        <w:rPr>
          <w:bCs/>
        </w:rPr>
        <w:t xml:space="preserve"> </w:t>
      </w:r>
      <w:r w:rsidR="003C6B4B" w:rsidRPr="003C6B4B">
        <w:rPr>
          <w:bCs/>
        </w:rPr>
        <w:t>24.6</w:t>
      </w:r>
      <w:r w:rsidR="00BD1F3A" w:rsidRPr="003C6B4B">
        <w:rPr>
          <w:bCs/>
        </w:rPr>
        <w:t xml:space="preserve"> ng m</w:t>
      </w:r>
      <w:r w:rsidR="00BD1F3A" w:rsidRPr="003C6B4B">
        <w:rPr>
          <w:bCs/>
          <w:vertAlign w:val="superscript"/>
        </w:rPr>
        <w:t>-3</w:t>
      </w:r>
      <w:r w:rsidRPr="003C6B4B">
        <w:rPr>
          <w:bCs/>
        </w:rPr>
        <w:t xml:space="preserve"> </w:t>
      </w:r>
      <w:r w:rsidR="00881ADA">
        <w:rPr>
          <w:bCs/>
        </w:rPr>
        <w:t xml:space="preserve">are predicted </w:t>
      </w:r>
      <w:r w:rsidR="00BD1F3A" w:rsidRPr="003C6B4B">
        <w:rPr>
          <w:bCs/>
        </w:rPr>
        <w:t xml:space="preserve">at the facility, which decreases </w:t>
      </w:r>
      <w:r w:rsidR="000D57D6">
        <w:rPr>
          <w:bCs/>
        </w:rPr>
        <w:t>with distance</w:t>
      </w:r>
      <w:r w:rsidR="00BD1F3A" w:rsidRPr="003C6B4B">
        <w:rPr>
          <w:bCs/>
        </w:rPr>
        <w:t xml:space="preserve"> to </w:t>
      </w:r>
      <w:r w:rsidR="004E366D" w:rsidRPr="003C6B4B">
        <w:rPr>
          <w:bCs/>
        </w:rPr>
        <w:t>~0.1</w:t>
      </w:r>
      <w:r w:rsidR="00BD1F3A" w:rsidRPr="003C6B4B">
        <w:rPr>
          <w:bCs/>
        </w:rPr>
        <w:t xml:space="preserve"> ng m</w:t>
      </w:r>
      <w:r w:rsidR="00BD1F3A" w:rsidRPr="003C6B4B">
        <w:rPr>
          <w:bCs/>
          <w:vertAlign w:val="superscript"/>
        </w:rPr>
        <w:t>-3</w:t>
      </w:r>
      <w:r w:rsidR="00BD1F3A" w:rsidRPr="003C6B4B">
        <w:rPr>
          <w:bCs/>
        </w:rPr>
        <w:t xml:space="preserve"> </w:t>
      </w:r>
      <w:r w:rsidR="004E366D" w:rsidRPr="003C6B4B">
        <w:rPr>
          <w:bCs/>
        </w:rPr>
        <w:t>35</w:t>
      </w:r>
      <w:r w:rsidR="00BD1F3A" w:rsidRPr="003C6B4B">
        <w:rPr>
          <w:bCs/>
        </w:rPr>
        <w:t xml:space="preserve"> km from the facility. W</w:t>
      </w:r>
      <w:r w:rsidRPr="003C6B4B">
        <w:rPr>
          <w:bCs/>
        </w:rPr>
        <w:t>e ha</w:t>
      </w:r>
      <w:r w:rsidRPr="004E366D">
        <w:rPr>
          <w:bCs/>
        </w:rPr>
        <w:t>ve further characterized the ambient</w:t>
      </w:r>
      <w:r w:rsidR="00CC5FEA">
        <w:rPr>
          <w:bCs/>
        </w:rPr>
        <w:t xml:space="preserve"> </w:t>
      </w:r>
      <w:bookmarkStart w:id="26" w:name="_Hlk49510567"/>
      <w:r w:rsidR="00CC5FEA">
        <w:rPr>
          <w:bCs/>
        </w:rPr>
        <w:t>air</w:t>
      </w:r>
      <w:r w:rsidRPr="004E366D">
        <w:rPr>
          <w:bCs/>
        </w:rPr>
        <w:t xml:space="preserve"> concentrations and do</w:t>
      </w:r>
      <w:r>
        <w:rPr>
          <w:bCs/>
        </w:rPr>
        <w:t>main-wide deposition</w:t>
      </w:r>
      <w:r w:rsidR="00BD1F3A">
        <w:rPr>
          <w:bCs/>
        </w:rPr>
        <w:t xml:space="preserve"> o</w:t>
      </w:r>
      <w:r w:rsidR="00881ADA">
        <w:rPr>
          <w:bCs/>
        </w:rPr>
        <w:t xml:space="preserve">f all </w:t>
      </w:r>
      <w:r>
        <w:rPr>
          <w:bCs/>
        </w:rPr>
        <w:t>of</w:t>
      </w:r>
      <w:r w:rsidR="00881ADA">
        <w:rPr>
          <w:bCs/>
        </w:rPr>
        <w:t xml:space="preserve"> the</w:t>
      </w:r>
      <w:r>
        <w:rPr>
          <w:bCs/>
        </w:rPr>
        <w:t xml:space="preserve"> </w:t>
      </w:r>
      <w:r w:rsidR="00881ADA">
        <w:rPr>
          <w:bCs/>
        </w:rPr>
        <w:t xml:space="preserve">individual </w:t>
      </w:r>
      <w:r>
        <w:rPr>
          <w:bCs/>
        </w:rPr>
        <w:t>PFAS</w:t>
      </w:r>
      <w:r w:rsidR="00881ADA">
        <w:rPr>
          <w:bCs/>
        </w:rPr>
        <w:t xml:space="preserve"> compounds</w:t>
      </w:r>
      <w:r>
        <w:rPr>
          <w:bCs/>
        </w:rPr>
        <w:t xml:space="preserve"> emitted by the facility</w:t>
      </w:r>
      <w:r w:rsidR="00BD1F3A">
        <w:rPr>
          <w:bCs/>
        </w:rPr>
        <w:t xml:space="preserve"> and find that</w:t>
      </w:r>
      <w:r w:rsidR="00CA2547">
        <w:rPr>
          <w:bCs/>
        </w:rPr>
        <w:t xml:space="preserve"> the annually averaged</w:t>
      </w:r>
      <w:r w:rsidR="00881ADA">
        <w:rPr>
          <w:bCs/>
        </w:rPr>
        <w:t xml:space="preserve"> total PFAS</w:t>
      </w:r>
      <w:r w:rsidR="00CA2547">
        <w:rPr>
          <w:bCs/>
        </w:rPr>
        <w:t xml:space="preserve"> air concentrations reach a maximum of </w:t>
      </w:r>
      <w:bookmarkEnd w:id="26"/>
      <w:r w:rsidR="00CA2547">
        <w:rPr>
          <w:bCs/>
        </w:rPr>
        <w:t xml:space="preserve">8.5 </w:t>
      </w:r>
      <w:r w:rsidR="00CA2547">
        <w:rPr>
          <w:rFonts w:cstheme="minorHAnsi"/>
          <w:bCs/>
        </w:rPr>
        <w:t>µ</w:t>
      </w:r>
      <w:r w:rsidR="00CA2547">
        <w:rPr>
          <w:bCs/>
        </w:rPr>
        <w:t>g m</w:t>
      </w:r>
      <w:r w:rsidR="00CA2547" w:rsidRPr="00CA2547">
        <w:rPr>
          <w:bCs/>
          <w:vertAlign w:val="superscript"/>
        </w:rPr>
        <w:t>-3</w:t>
      </w:r>
      <w:r w:rsidR="00CA2547">
        <w:rPr>
          <w:bCs/>
        </w:rPr>
        <w:t xml:space="preserve"> near the facility and</w:t>
      </w:r>
      <w:r w:rsidR="00BD1F3A">
        <w:rPr>
          <w:bCs/>
        </w:rPr>
        <w:t xml:space="preserve"> the majority of PFAS </w:t>
      </w:r>
      <w:r w:rsidR="00213DA5">
        <w:rPr>
          <w:bCs/>
        </w:rPr>
        <w:t>emissions</w:t>
      </w:r>
      <w:r w:rsidR="00BD1F3A">
        <w:rPr>
          <w:bCs/>
        </w:rPr>
        <w:t xml:space="preserve"> (</w:t>
      </w:r>
      <w:r w:rsidR="004E366D">
        <w:rPr>
          <w:bCs/>
        </w:rPr>
        <w:t>~</w:t>
      </w:r>
      <w:r w:rsidR="00114C44">
        <w:rPr>
          <w:bCs/>
        </w:rPr>
        <w:t>95</w:t>
      </w:r>
      <w:r w:rsidR="004E366D">
        <w:rPr>
          <w:bCs/>
        </w:rPr>
        <w:t xml:space="preserve"> </w:t>
      </w:r>
      <w:r w:rsidR="00BD1F3A">
        <w:rPr>
          <w:bCs/>
        </w:rPr>
        <w:t>%</w:t>
      </w:r>
      <w:r w:rsidR="00213DA5">
        <w:rPr>
          <w:bCs/>
        </w:rPr>
        <w:t xml:space="preserve"> by mass</w:t>
      </w:r>
      <w:r w:rsidR="00BD1F3A">
        <w:rPr>
          <w:bCs/>
        </w:rPr>
        <w:t xml:space="preserve">) </w:t>
      </w:r>
      <w:r w:rsidR="00213DA5">
        <w:rPr>
          <w:bCs/>
        </w:rPr>
        <w:t>are</w:t>
      </w:r>
      <w:r w:rsidR="00DE432F">
        <w:rPr>
          <w:bCs/>
        </w:rPr>
        <w:t xml:space="preserve"> </w:t>
      </w:r>
      <w:r w:rsidR="00B92C28">
        <w:rPr>
          <w:bCs/>
        </w:rPr>
        <w:t>transport</w:t>
      </w:r>
      <w:r w:rsidR="00DE432F">
        <w:rPr>
          <w:bCs/>
        </w:rPr>
        <w:t>ed</w:t>
      </w:r>
      <w:r w:rsidR="00BD1F3A">
        <w:rPr>
          <w:bCs/>
        </w:rPr>
        <w:t xml:space="preserve"> more than </w:t>
      </w:r>
      <w:r w:rsidR="004E366D">
        <w:rPr>
          <w:bCs/>
        </w:rPr>
        <w:t>~150</w:t>
      </w:r>
      <w:r w:rsidR="00BD1F3A">
        <w:rPr>
          <w:bCs/>
        </w:rPr>
        <w:t xml:space="preserve"> km </w:t>
      </w:r>
      <w:r w:rsidR="00CA2547">
        <w:rPr>
          <w:bCs/>
        </w:rPr>
        <w:t>a</w:t>
      </w:r>
      <w:r w:rsidR="00BD1F3A">
        <w:rPr>
          <w:bCs/>
        </w:rPr>
        <w:t>way</w:t>
      </w:r>
      <w:r>
        <w:rPr>
          <w:bCs/>
        </w:rPr>
        <w:t xml:space="preserve">. Lastly, </w:t>
      </w:r>
      <w:r w:rsidR="00BD1F3A">
        <w:rPr>
          <w:bCs/>
        </w:rPr>
        <w:t>we find that</w:t>
      </w:r>
      <w:r w:rsidR="00CC5FEA">
        <w:rPr>
          <w:bCs/>
        </w:rPr>
        <w:t xml:space="preserve"> the uncertainty related to acyl fluoride hydrolysis to carboxylic acid products in the atmosphere is relevant for predicting and constraining PFAS</w:t>
      </w:r>
      <w:r w:rsidR="00BD1F3A">
        <w:rPr>
          <w:bCs/>
        </w:rPr>
        <w:t xml:space="preserve"> deposition within ~150 km from the facility</w:t>
      </w:r>
      <w:r w:rsidR="00213DA5">
        <w:rPr>
          <w:bCs/>
        </w:rPr>
        <w:t>, especially in the vicinity of the plant</w:t>
      </w:r>
      <w:r w:rsidR="00BD1F3A">
        <w:rPr>
          <w:bCs/>
        </w:rPr>
        <w:t xml:space="preserve">. </w:t>
      </w:r>
      <w:r>
        <w:rPr>
          <w:bCs/>
        </w:rPr>
        <w:t>This work makes important step</w:t>
      </w:r>
      <w:r w:rsidR="00B92C28">
        <w:rPr>
          <w:bCs/>
        </w:rPr>
        <w:t>s</w:t>
      </w:r>
      <w:r>
        <w:rPr>
          <w:bCs/>
        </w:rPr>
        <w:t xml:space="preserve"> towards </w:t>
      </w:r>
      <w:r w:rsidR="00B92C28">
        <w:rPr>
          <w:bCs/>
        </w:rPr>
        <w:t>both</w:t>
      </w:r>
      <w:r>
        <w:rPr>
          <w:bCs/>
        </w:rPr>
        <w:t xml:space="preserve"> explicitly understanding the </w:t>
      </w:r>
      <w:r w:rsidR="00B92C28">
        <w:rPr>
          <w:bCs/>
        </w:rPr>
        <w:t xml:space="preserve">fate of PFAS air </w:t>
      </w:r>
      <w:r>
        <w:rPr>
          <w:bCs/>
        </w:rPr>
        <w:t xml:space="preserve">emissions from one manufacturing </w:t>
      </w:r>
      <w:r w:rsidR="00B92C28">
        <w:rPr>
          <w:bCs/>
        </w:rPr>
        <w:t>facility and building a methodology that quantifies regional-scale impacts of PFAS air emissions in general</w:t>
      </w:r>
      <w:r>
        <w:rPr>
          <w:bCs/>
        </w:rPr>
        <w:t xml:space="preserve">. </w:t>
      </w:r>
    </w:p>
    <w:p w14:paraId="41CFA076" w14:textId="77777777" w:rsidR="00AC6613" w:rsidRDefault="00AC6613" w:rsidP="008B4AC8">
      <w:pPr>
        <w:spacing w:after="0"/>
        <w:jc w:val="both"/>
        <w:rPr>
          <w:b/>
          <w:bCs/>
        </w:rPr>
      </w:pPr>
    </w:p>
    <w:p w14:paraId="069A4C9A" w14:textId="77777777" w:rsidR="00AC6613" w:rsidRDefault="00AC6613" w:rsidP="008B4AC8">
      <w:pPr>
        <w:spacing w:after="0"/>
        <w:jc w:val="both"/>
        <w:rPr>
          <w:b/>
          <w:bCs/>
        </w:rPr>
      </w:pPr>
    </w:p>
    <w:p w14:paraId="0DE7CA92" w14:textId="77777777" w:rsidR="00AC6613" w:rsidRDefault="00AC6613" w:rsidP="008B4AC8">
      <w:pPr>
        <w:spacing w:after="0"/>
        <w:jc w:val="both"/>
        <w:rPr>
          <w:b/>
          <w:bCs/>
        </w:rPr>
      </w:pPr>
    </w:p>
    <w:p w14:paraId="56F01BBB" w14:textId="77777777" w:rsidR="00AC6613" w:rsidRDefault="00AC6613" w:rsidP="008B4AC8">
      <w:pPr>
        <w:spacing w:after="0"/>
        <w:jc w:val="both"/>
        <w:rPr>
          <w:b/>
          <w:bCs/>
        </w:rPr>
      </w:pPr>
    </w:p>
    <w:p w14:paraId="53E5B0EE" w14:textId="77777777" w:rsidR="00AC6613" w:rsidRDefault="00AC6613" w:rsidP="008B4AC8">
      <w:pPr>
        <w:spacing w:after="0"/>
        <w:jc w:val="both"/>
        <w:rPr>
          <w:b/>
          <w:bCs/>
        </w:rPr>
      </w:pPr>
    </w:p>
    <w:p w14:paraId="2AF5E8FA" w14:textId="34BF4584" w:rsidR="00AC6613" w:rsidRDefault="00AC6613" w:rsidP="008B4AC8">
      <w:pPr>
        <w:spacing w:after="0"/>
        <w:jc w:val="both"/>
        <w:rPr>
          <w:b/>
          <w:bCs/>
        </w:rPr>
      </w:pPr>
    </w:p>
    <w:p w14:paraId="28DAA0A9" w14:textId="4F2C9743" w:rsidR="00C35040" w:rsidRDefault="00C35040" w:rsidP="008B4AC8">
      <w:pPr>
        <w:spacing w:after="0"/>
        <w:jc w:val="both"/>
        <w:rPr>
          <w:b/>
          <w:bCs/>
        </w:rPr>
      </w:pPr>
    </w:p>
    <w:p w14:paraId="7CB3D1E8" w14:textId="77777777" w:rsidR="00C35040" w:rsidRDefault="00C35040" w:rsidP="008B4AC8">
      <w:pPr>
        <w:spacing w:after="0"/>
        <w:jc w:val="both"/>
        <w:rPr>
          <w:b/>
          <w:bCs/>
        </w:rPr>
      </w:pPr>
    </w:p>
    <w:p w14:paraId="5E1B0503" w14:textId="77777777" w:rsidR="00AC6613" w:rsidRDefault="00AC6613" w:rsidP="008B4AC8">
      <w:pPr>
        <w:spacing w:after="0"/>
        <w:jc w:val="both"/>
        <w:rPr>
          <w:b/>
          <w:bCs/>
        </w:rPr>
      </w:pPr>
    </w:p>
    <w:p w14:paraId="1DFDDAE8" w14:textId="77777777" w:rsidR="00AC6613" w:rsidRDefault="00AC6613" w:rsidP="008B4AC8">
      <w:pPr>
        <w:spacing w:after="0"/>
        <w:jc w:val="both"/>
        <w:rPr>
          <w:b/>
          <w:bCs/>
        </w:rPr>
      </w:pPr>
    </w:p>
    <w:p w14:paraId="0268D8D2" w14:textId="20B4646C" w:rsidR="00E51854" w:rsidRPr="00E51854" w:rsidRDefault="00E51854" w:rsidP="008B4AC8">
      <w:pPr>
        <w:spacing w:after="0"/>
        <w:jc w:val="both"/>
        <w:rPr>
          <w:color w:val="92D050"/>
        </w:rPr>
      </w:pPr>
      <w:r>
        <w:rPr>
          <w:b/>
          <w:bCs/>
        </w:rPr>
        <w:t>Supporting Information</w:t>
      </w:r>
    </w:p>
    <w:p w14:paraId="06D34FB1" w14:textId="1B17B99A" w:rsidR="00E51854" w:rsidRPr="00FE7888" w:rsidRDefault="00354D7F" w:rsidP="008B4AC8">
      <w:pPr>
        <w:spacing w:after="0"/>
        <w:jc w:val="both"/>
      </w:pPr>
      <w:r w:rsidRPr="00FE7888">
        <w:t xml:space="preserve">Additional information on WRF modeling and emissions allocation. Several tables including the </w:t>
      </w:r>
      <w:r w:rsidR="00570883">
        <w:t>compounds</w:t>
      </w:r>
      <w:r w:rsidRPr="00FE7888">
        <w:t xml:space="preserve"> </w:t>
      </w:r>
      <w:r w:rsidR="00FE7888" w:rsidRPr="00FE7888">
        <w:t>emitted from the facility with</w:t>
      </w:r>
      <w:r w:rsidRPr="00FE7888">
        <w:t xml:space="preserve"> their identifiers</w:t>
      </w:r>
      <w:r w:rsidR="00FE7888" w:rsidRPr="00FE7888">
        <w:t xml:space="preserve">, physical properties, and emissions information. Tables on stack parameters, standard pollutant evaluation, WRF meteorological evaluation, and weekly deposition measurements. Figures denoting GenX-relevant </w:t>
      </w:r>
      <w:r w:rsidR="00570883">
        <w:t>compounds</w:t>
      </w:r>
      <w:r w:rsidR="00433F51">
        <w:t xml:space="preserve"> (HFPO-DA, HFPO-DAF, etc)</w:t>
      </w:r>
      <w:r w:rsidR="00FE7888" w:rsidRPr="00FE7888">
        <w:t>, CMAQ-PFAS domain, measurement locations. Several figures investigating deposition, air concentration, and phase state of</w:t>
      </w:r>
      <w:r w:rsidR="00433F51">
        <w:t xml:space="preserve"> </w:t>
      </w:r>
      <w:r w:rsidR="00FE7888" w:rsidRPr="00FE7888">
        <w:t>GenX and total PFAS.</w:t>
      </w:r>
    </w:p>
    <w:p w14:paraId="79513886" w14:textId="77777777" w:rsidR="00832211" w:rsidRDefault="00832211" w:rsidP="008B4AC8">
      <w:pPr>
        <w:spacing w:after="0"/>
        <w:jc w:val="both"/>
        <w:rPr>
          <w:b/>
          <w:bCs/>
        </w:rPr>
      </w:pPr>
    </w:p>
    <w:p w14:paraId="10D4C116" w14:textId="57948F7B" w:rsidR="00771CC7" w:rsidRPr="00771CC7" w:rsidRDefault="00771CC7" w:rsidP="008B4AC8">
      <w:pPr>
        <w:spacing w:after="0"/>
        <w:jc w:val="both"/>
        <w:rPr>
          <w:b/>
          <w:bCs/>
        </w:rPr>
      </w:pPr>
      <w:r w:rsidRPr="00771CC7">
        <w:rPr>
          <w:b/>
          <w:bCs/>
        </w:rPr>
        <w:t>Acknowledgements</w:t>
      </w:r>
    </w:p>
    <w:p w14:paraId="2D1E2BC2" w14:textId="0450444B" w:rsidR="00E25535" w:rsidRDefault="00B64938" w:rsidP="00AC6613">
      <w:pPr>
        <w:spacing w:after="0"/>
        <w:jc w:val="both"/>
      </w:pPr>
      <w:r>
        <w:t xml:space="preserve">We thank </w:t>
      </w:r>
      <w:r w:rsidR="003F386E">
        <w:t xml:space="preserve">Nancy Jones, Tom Anderson, Michael </w:t>
      </w:r>
      <w:proofErr w:type="spellStart"/>
      <w:r w:rsidR="003F386E">
        <w:t>Pjetraj</w:t>
      </w:r>
      <w:proofErr w:type="spellEnd"/>
      <w:r w:rsidR="003F386E">
        <w:t xml:space="preserve">, Gary Saunders, Steve Hall, and Brent Hall at North Carolina Department of Environmental Quality for helpful discussions as well as emissions and deposition data. We thank The Chemours Company for discussions and data relevant for emissions timing and controlled reductions throughout 2018. We thank Andrew Lindstrom, Ray Merrill, Chris Nolte, John Offenberg, Theran Riedel, Jeff Ryan, Donna Schwede, Madeleine Strum, Mark Strynar, and Alan Vette at the U.S. EPA for helpful discussions and review. </w:t>
      </w:r>
      <w:r w:rsidR="00354D7F">
        <w:t xml:space="preserve">The U.S. EPA through its Office of Research and Development supported the research described here. It has been subjected to Agency administrative review and approved for </w:t>
      </w:r>
      <w:proofErr w:type="gramStart"/>
      <w:r w:rsidR="00354D7F">
        <w:t>publication, but</w:t>
      </w:r>
      <w:proofErr w:type="gramEnd"/>
      <w:r w:rsidR="00354D7F">
        <w:t xml:space="preserve"> may not necessarily reflect official Agency policy.</w:t>
      </w:r>
    </w:p>
    <w:p w14:paraId="4D18FE85" w14:textId="77777777" w:rsidR="00A06E49" w:rsidRDefault="00A06E49" w:rsidP="00AC6613">
      <w:pPr>
        <w:spacing w:after="0"/>
        <w:jc w:val="both"/>
        <w:rPr>
          <w:b/>
        </w:rPr>
      </w:pPr>
    </w:p>
    <w:p w14:paraId="5288DDED" w14:textId="77777777" w:rsidR="00A06E49" w:rsidRDefault="00A06E49" w:rsidP="00AC6613">
      <w:pPr>
        <w:spacing w:after="0"/>
        <w:jc w:val="both"/>
        <w:rPr>
          <w:b/>
        </w:rPr>
      </w:pPr>
    </w:p>
    <w:p w14:paraId="65D5CF5B" w14:textId="77777777" w:rsidR="00A06E49" w:rsidRDefault="00A06E49" w:rsidP="00AC6613">
      <w:pPr>
        <w:spacing w:after="0"/>
        <w:jc w:val="both"/>
        <w:rPr>
          <w:b/>
        </w:rPr>
      </w:pPr>
    </w:p>
    <w:p w14:paraId="26442A0D" w14:textId="77777777" w:rsidR="00A06E49" w:rsidRDefault="00A06E49" w:rsidP="00AC6613">
      <w:pPr>
        <w:spacing w:after="0"/>
        <w:jc w:val="both"/>
        <w:rPr>
          <w:b/>
        </w:rPr>
      </w:pPr>
    </w:p>
    <w:p w14:paraId="5257E9C4" w14:textId="1591DF22" w:rsidR="00A06E49" w:rsidRDefault="00A06E49" w:rsidP="00AC6613">
      <w:pPr>
        <w:spacing w:after="0"/>
        <w:jc w:val="both"/>
        <w:rPr>
          <w:b/>
        </w:rPr>
      </w:pPr>
    </w:p>
    <w:p w14:paraId="1829E84E" w14:textId="7EF98207" w:rsidR="00AC6613" w:rsidRDefault="00AC6613" w:rsidP="00AC6613">
      <w:pPr>
        <w:spacing w:after="0"/>
        <w:jc w:val="both"/>
        <w:rPr>
          <w:b/>
        </w:rPr>
      </w:pPr>
    </w:p>
    <w:p w14:paraId="44FE3C1B" w14:textId="4E51B610" w:rsidR="00AC6613" w:rsidRDefault="00AC6613" w:rsidP="00AC6613">
      <w:pPr>
        <w:spacing w:after="0"/>
        <w:jc w:val="both"/>
        <w:rPr>
          <w:b/>
        </w:rPr>
      </w:pPr>
    </w:p>
    <w:p w14:paraId="2FC262E6" w14:textId="3C9191B3" w:rsidR="00AC6613" w:rsidRDefault="00AC6613" w:rsidP="00AC6613">
      <w:pPr>
        <w:spacing w:after="0"/>
        <w:jc w:val="both"/>
        <w:rPr>
          <w:b/>
        </w:rPr>
      </w:pPr>
    </w:p>
    <w:p w14:paraId="378F55AC" w14:textId="2813A012" w:rsidR="00AC6613" w:rsidRDefault="00AC6613" w:rsidP="00AC6613">
      <w:pPr>
        <w:spacing w:after="0"/>
        <w:jc w:val="both"/>
        <w:rPr>
          <w:b/>
        </w:rPr>
      </w:pPr>
    </w:p>
    <w:p w14:paraId="13F08D5C" w14:textId="72A7C92E" w:rsidR="00AC6613" w:rsidRDefault="00AC6613" w:rsidP="00AC6613">
      <w:pPr>
        <w:spacing w:after="0"/>
        <w:jc w:val="both"/>
        <w:rPr>
          <w:b/>
        </w:rPr>
      </w:pPr>
    </w:p>
    <w:p w14:paraId="29DDE51F" w14:textId="789C43B7" w:rsidR="00AC6613" w:rsidRDefault="00AC6613" w:rsidP="00AC6613">
      <w:pPr>
        <w:spacing w:after="0"/>
        <w:jc w:val="both"/>
        <w:rPr>
          <w:b/>
        </w:rPr>
      </w:pPr>
    </w:p>
    <w:p w14:paraId="1DDEB4D9" w14:textId="535A34D9" w:rsidR="00AC6613" w:rsidRDefault="00AC6613" w:rsidP="00AC6613">
      <w:pPr>
        <w:spacing w:after="0"/>
        <w:jc w:val="both"/>
        <w:rPr>
          <w:b/>
        </w:rPr>
      </w:pPr>
    </w:p>
    <w:p w14:paraId="46AA46F1" w14:textId="6A6B058E" w:rsidR="00AC6613" w:rsidRDefault="00AC6613" w:rsidP="00AC6613">
      <w:pPr>
        <w:spacing w:after="0"/>
        <w:jc w:val="both"/>
        <w:rPr>
          <w:b/>
        </w:rPr>
      </w:pPr>
    </w:p>
    <w:p w14:paraId="26C0FF04" w14:textId="48017952" w:rsidR="00AC6613" w:rsidRDefault="00AC6613" w:rsidP="00AC6613">
      <w:pPr>
        <w:spacing w:after="0"/>
        <w:jc w:val="both"/>
        <w:rPr>
          <w:b/>
        </w:rPr>
      </w:pPr>
    </w:p>
    <w:p w14:paraId="7B980C56" w14:textId="2FEB67DC" w:rsidR="00AC6613" w:rsidRDefault="00AC6613" w:rsidP="00AC6613">
      <w:pPr>
        <w:spacing w:after="0"/>
        <w:jc w:val="both"/>
        <w:rPr>
          <w:b/>
        </w:rPr>
      </w:pPr>
    </w:p>
    <w:p w14:paraId="74FC1CC3" w14:textId="78731D9E" w:rsidR="00AC6613" w:rsidRDefault="00AC6613" w:rsidP="00AC6613">
      <w:pPr>
        <w:spacing w:after="0"/>
        <w:jc w:val="both"/>
        <w:rPr>
          <w:b/>
        </w:rPr>
      </w:pPr>
    </w:p>
    <w:p w14:paraId="7344309B" w14:textId="27DBE158" w:rsidR="00AC6613" w:rsidRDefault="00AC6613" w:rsidP="00AC6613">
      <w:pPr>
        <w:spacing w:after="0"/>
        <w:jc w:val="both"/>
        <w:rPr>
          <w:b/>
        </w:rPr>
      </w:pPr>
    </w:p>
    <w:p w14:paraId="3960B606" w14:textId="4E29BAEF" w:rsidR="00AC6613" w:rsidRDefault="00AC6613" w:rsidP="00AC6613">
      <w:pPr>
        <w:spacing w:after="0"/>
        <w:jc w:val="both"/>
        <w:rPr>
          <w:b/>
        </w:rPr>
      </w:pPr>
    </w:p>
    <w:p w14:paraId="31F552FE" w14:textId="6BDFED52" w:rsidR="00AC6613" w:rsidRDefault="00AC6613" w:rsidP="00AC6613">
      <w:pPr>
        <w:spacing w:after="0"/>
        <w:jc w:val="both"/>
        <w:rPr>
          <w:b/>
        </w:rPr>
      </w:pPr>
    </w:p>
    <w:p w14:paraId="08A040FB" w14:textId="359E87F9" w:rsidR="00AC6613" w:rsidRDefault="00AC6613" w:rsidP="00AC6613">
      <w:pPr>
        <w:spacing w:after="0"/>
        <w:jc w:val="both"/>
        <w:rPr>
          <w:b/>
        </w:rPr>
      </w:pPr>
    </w:p>
    <w:p w14:paraId="1DD33DEA" w14:textId="0F92E7D9" w:rsidR="00AC6613" w:rsidRDefault="00AC6613" w:rsidP="00AC6613">
      <w:pPr>
        <w:spacing w:after="0"/>
        <w:jc w:val="both"/>
        <w:rPr>
          <w:b/>
        </w:rPr>
      </w:pPr>
    </w:p>
    <w:p w14:paraId="11D531EC" w14:textId="6DB8D3B4" w:rsidR="00AC6613" w:rsidRDefault="00AC6613" w:rsidP="00AC6613">
      <w:pPr>
        <w:spacing w:after="0"/>
        <w:jc w:val="both"/>
        <w:rPr>
          <w:b/>
        </w:rPr>
      </w:pPr>
    </w:p>
    <w:p w14:paraId="669E9DAB" w14:textId="77777777" w:rsidR="00AC6613" w:rsidRDefault="00AC6613" w:rsidP="00AC6613">
      <w:pPr>
        <w:spacing w:after="0"/>
        <w:jc w:val="both"/>
        <w:rPr>
          <w:b/>
        </w:rPr>
      </w:pPr>
    </w:p>
    <w:p w14:paraId="22FD1CA3" w14:textId="77777777" w:rsidR="00A06E49" w:rsidRDefault="00A06E49" w:rsidP="00AC6613">
      <w:pPr>
        <w:spacing w:after="0"/>
        <w:jc w:val="both"/>
        <w:rPr>
          <w:b/>
        </w:rPr>
      </w:pPr>
    </w:p>
    <w:p w14:paraId="3588AB70" w14:textId="77777777" w:rsidR="00A06E49" w:rsidRDefault="00A06E49" w:rsidP="00AC6613">
      <w:pPr>
        <w:spacing w:after="0"/>
        <w:jc w:val="both"/>
        <w:rPr>
          <w:b/>
        </w:rPr>
      </w:pPr>
    </w:p>
    <w:p w14:paraId="01D5DB49" w14:textId="7A0C3FC1" w:rsidR="00CC5FEA" w:rsidRDefault="00CC5FEA" w:rsidP="00AC6613">
      <w:pPr>
        <w:spacing w:after="0"/>
        <w:jc w:val="both"/>
        <w:rPr>
          <w:b/>
        </w:rPr>
      </w:pPr>
    </w:p>
    <w:p w14:paraId="42F6BE88" w14:textId="77777777" w:rsidR="00C35040" w:rsidRDefault="00C35040" w:rsidP="00AC6613">
      <w:pPr>
        <w:spacing w:after="0"/>
        <w:jc w:val="both"/>
        <w:rPr>
          <w:b/>
        </w:rPr>
      </w:pPr>
    </w:p>
    <w:p w14:paraId="7981834C" w14:textId="648CBBE3" w:rsidR="00E25535" w:rsidRPr="00E25535" w:rsidRDefault="00E25535" w:rsidP="00AC6613">
      <w:pPr>
        <w:spacing w:after="0"/>
        <w:jc w:val="both"/>
        <w:rPr>
          <w:b/>
        </w:rPr>
      </w:pPr>
      <w:r w:rsidRPr="00E25535">
        <w:rPr>
          <w:b/>
        </w:rPr>
        <w:t>References</w:t>
      </w:r>
    </w:p>
    <w:p w14:paraId="7970B2E9" w14:textId="10358AD8" w:rsidR="00DE5067" w:rsidRPr="00DE5067" w:rsidRDefault="00E25535" w:rsidP="00DE5067">
      <w:pPr>
        <w:pStyle w:val="EndNoteBibliography"/>
        <w:spacing w:after="0"/>
      </w:pPr>
      <w:r>
        <w:fldChar w:fldCharType="begin"/>
      </w:r>
      <w:r>
        <w:instrText xml:space="preserve"> ADDIN EN.REFLIST </w:instrText>
      </w:r>
      <w:r>
        <w:fldChar w:fldCharType="separate"/>
      </w:r>
      <w:r w:rsidR="00DE5067" w:rsidRPr="00DE5067">
        <w:t>1.</w:t>
      </w:r>
      <w:r w:rsidR="00DE5067" w:rsidRPr="00DE5067">
        <w:tab/>
        <w:t xml:space="preserve">OECD (The Organisation for Economic Co-operation and Development) </w:t>
      </w:r>
      <w:r w:rsidR="00DE5067" w:rsidRPr="00DE5067">
        <w:rPr>
          <w:i/>
        </w:rPr>
        <w:t>Toward a new comprehensive global database of per- and polyfluoroalkyl substances (PFASs): summary report on updating the OECD 2007 list of per and polyfluoroalkyl substances (PFASs)</w:t>
      </w:r>
      <w:r w:rsidR="00DE5067" w:rsidRPr="00DE5067">
        <w:t xml:space="preserve">; </w:t>
      </w:r>
      <w:hyperlink r:id="rId20" w:history="1">
        <w:r w:rsidR="00DE5067" w:rsidRPr="00DE5067">
          <w:rPr>
            <w:rStyle w:val="Hyperlink"/>
          </w:rPr>
          <w:t>https://www.oecd.org/officialdocuments/publicdisplaydocumentpdf/?cote=ENV-JM-MONO(2018)7&amp;doclanguage=en</w:t>
        </w:r>
      </w:hyperlink>
      <w:r w:rsidR="00DE5067" w:rsidRPr="00DE5067">
        <w:t xml:space="preserve"> 2018.</w:t>
      </w:r>
    </w:p>
    <w:p w14:paraId="717570B4" w14:textId="77777777" w:rsidR="00DE5067" w:rsidRPr="00DE5067" w:rsidRDefault="00DE5067" w:rsidP="00DE5067">
      <w:pPr>
        <w:pStyle w:val="EndNoteBibliography"/>
        <w:spacing w:after="0"/>
      </w:pPr>
      <w:r w:rsidRPr="00DE5067">
        <w:t>2.</w:t>
      </w:r>
      <w:r w:rsidRPr="00DE5067">
        <w:tab/>
        <w:t xml:space="preserve">Lindstrom, A. B.;  Strynar, M. J.; Libelo, E. L., Polyfluorinated Compounds: Past, Present, and Future. </w:t>
      </w:r>
      <w:r w:rsidRPr="00DE5067">
        <w:rPr>
          <w:i/>
        </w:rPr>
        <w:t xml:space="preserve">Environmental Science &amp; Technology </w:t>
      </w:r>
      <w:r w:rsidRPr="00DE5067">
        <w:rPr>
          <w:b/>
        </w:rPr>
        <w:t>2011,</w:t>
      </w:r>
      <w:r w:rsidRPr="00DE5067">
        <w:t xml:space="preserve"> </w:t>
      </w:r>
      <w:r w:rsidRPr="00DE5067">
        <w:rPr>
          <w:i/>
        </w:rPr>
        <w:t>45</w:t>
      </w:r>
      <w:r w:rsidRPr="00DE5067">
        <w:t xml:space="preserve"> (19), 7954-7961.</w:t>
      </w:r>
    </w:p>
    <w:p w14:paraId="3D5F222D" w14:textId="77777777" w:rsidR="00DE5067" w:rsidRPr="00DE5067" w:rsidRDefault="00DE5067" w:rsidP="00DE5067">
      <w:pPr>
        <w:pStyle w:val="EndNoteBibliography"/>
        <w:spacing w:after="0"/>
      </w:pPr>
      <w:r w:rsidRPr="00DE5067">
        <w:t>3.</w:t>
      </w:r>
      <w:r w:rsidRPr="00DE5067">
        <w:tab/>
        <w:t xml:space="preserve">Ghisi, R.;  Vamerali, T.; Manzetti, S., Accumulation of perfluorinated alkyl substances (PFAS) in agricultural plants: A review. </w:t>
      </w:r>
      <w:r w:rsidRPr="00DE5067">
        <w:rPr>
          <w:i/>
        </w:rPr>
        <w:t xml:space="preserve">Environmental Research </w:t>
      </w:r>
      <w:r w:rsidRPr="00DE5067">
        <w:rPr>
          <w:b/>
        </w:rPr>
        <w:t>2019,</w:t>
      </w:r>
      <w:r w:rsidRPr="00DE5067">
        <w:t xml:space="preserve"> </w:t>
      </w:r>
      <w:r w:rsidRPr="00DE5067">
        <w:rPr>
          <w:i/>
        </w:rPr>
        <w:t>169</w:t>
      </w:r>
      <w:r w:rsidRPr="00DE5067">
        <w:t>, 326-341.</w:t>
      </w:r>
    </w:p>
    <w:p w14:paraId="2039404B" w14:textId="77777777" w:rsidR="00DE5067" w:rsidRPr="00DE5067" w:rsidRDefault="00DE5067" w:rsidP="00DE5067">
      <w:pPr>
        <w:pStyle w:val="EndNoteBibliography"/>
        <w:spacing w:after="0"/>
      </w:pPr>
      <w:r w:rsidRPr="00DE5067">
        <w:t>4.</w:t>
      </w:r>
      <w:r w:rsidRPr="00DE5067">
        <w:tab/>
        <w:t xml:space="preserve">Harrad, S.;  de Wit, C. A.;  Abdallah, M. A.-E.;  Bergh, C.;  Björklund, J. A.;  Covaci, A.;  Darnerud, P. O.;  de Boer, J.;  Diamond, M.;  Huber, S.;  Leonards, P.;  Mandalakis, M.;  Östman, C.;  Haug, L. S.;  Thomsen, C.; Webster, T. F., Indoor Contamination with Hexabromocyclododecanes, Polybrominated Diphenyl Ethers, and Perfluoroalkyl Compounds: An Important Exposure Pathway for People? </w:t>
      </w:r>
      <w:r w:rsidRPr="00DE5067">
        <w:rPr>
          <w:i/>
        </w:rPr>
        <w:t xml:space="preserve">Environmental Science &amp; Technology </w:t>
      </w:r>
      <w:r w:rsidRPr="00DE5067">
        <w:rPr>
          <w:b/>
        </w:rPr>
        <w:t>2010,</w:t>
      </w:r>
      <w:r w:rsidRPr="00DE5067">
        <w:t xml:space="preserve"> </w:t>
      </w:r>
      <w:r w:rsidRPr="00DE5067">
        <w:rPr>
          <w:i/>
        </w:rPr>
        <w:t>44</w:t>
      </w:r>
      <w:r w:rsidRPr="00DE5067">
        <w:t xml:space="preserve"> (9), 3221-3231.</w:t>
      </w:r>
    </w:p>
    <w:p w14:paraId="00EB028E" w14:textId="77777777" w:rsidR="00DE5067" w:rsidRPr="00DE5067" w:rsidRDefault="00DE5067" w:rsidP="00DE5067">
      <w:pPr>
        <w:pStyle w:val="EndNoteBibliography"/>
        <w:spacing w:after="0"/>
      </w:pPr>
      <w:r w:rsidRPr="00DE5067">
        <w:t>5.</w:t>
      </w:r>
      <w:r w:rsidRPr="00DE5067">
        <w:tab/>
        <w:t xml:space="preserve">Houde, M.;  De Silva, A. O.;  Muir, D. C. G.; Letcher, R. J., Monitoring of Perfluorinated Compounds in Aquatic Biota: An Updated Review. </w:t>
      </w:r>
      <w:r w:rsidRPr="00DE5067">
        <w:rPr>
          <w:i/>
        </w:rPr>
        <w:t xml:space="preserve">Environmental Science &amp; Technology </w:t>
      </w:r>
      <w:r w:rsidRPr="00DE5067">
        <w:rPr>
          <w:b/>
        </w:rPr>
        <w:t>2011,</w:t>
      </w:r>
      <w:r w:rsidRPr="00DE5067">
        <w:t xml:space="preserve"> </w:t>
      </w:r>
      <w:r w:rsidRPr="00DE5067">
        <w:rPr>
          <w:i/>
        </w:rPr>
        <w:t>45</w:t>
      </w:r>
      <w:r w:rsidRPr="00DE5067">
        <w:t xml:space="preserve"> (19), 7962-7973.</w:t>
      </w:r>
    </w:p>
    <w:p w14:paraId="5A7191F4" w14:textId="77777777" w:rsidR="00DE5067" w:rsidRPr="00DE5067" w:rsidRDefault="00DE5067" w:rsidP="00DE5067">
      <w:pPr>
        <w:pStyle w:val="EndNoteBibliography"/>
        <w:spacing w:after="0"/>
      </w:pPr>
      <w:r w:rsidRPr="00DE5067">
        <w:t>6.</w:t>
      </w:r>
      <w:r w:rsidRPr="00DE5067">
        <w:tab/>
        <w:t xml:space="preserve">Yamashita, N.;  Kannan, K.;  Taniyasu, S.;  Horii, Y.;  Petrick, G.; Gamo, T., A global survey of perfluorinated acids in oceans. </w:t>
      </w:r>
      <w:r w:rsidRPr="00DE5067">
        <w:rPr>
          <w:i/>
        </w:rPr>
        <w:t xml:space="preserve">Mar. Pollut. Bull. </w:t>
      </w:r>
      <w:r w:rsidRPr="00DE5067">
        <w:rPr>
          <w:b/>
        </w:rPr>
        <w:t>2005,</w:t>
      </w:r>
      <w:r w:rsidRPr="00DE5067">
        <w:t xml:space="preserve"> </w:t>
      </w:r>
      <w:r w:rsidRPr="00DE5067">
        <w:rPr>
          <w:i/>
        </w:rPr>
        <w:t>51</w:t>
      </w:r>
      <w:r w:rsidRPr="00DE5067">
        <w:t xml:space="preserve"> (8-12), 658-668.</w:t>
      </w:r>
    </w:p>
    <w:p w14:paraId="5DFAC4DA" w14:textId="77777777" w:rsidR="00DE5067" w:rsidRPr="00DE5067" w:rsidRDefault="00DE5067" w:rsidP="00DE5067">
      <w:pPr>
        <w:pStyle w:val="EndNoteBibliography"/>
        <w:spacing w:after="0"/>
      </w:pPr>
      <w:r w:rsidRPr="00DE5067">
        <w:t>7.</w:t>
      </w:r>
      <w:r w:rsidRPr="00DE5067">
        <w:tab/>
        <w:t xml:space="preserve">Rahman, M. F.;  Peldszus, S.; Anderson, W. B., Behaviour and fate of perfluoroalkyl and polyfluoroalkyl substances (PFASs) in drinking water treatment: A review. </w:t>
      </w:r>
      <w:r w:rsidRPr="00DE5067">
        <w:rPr>
          <w:i/>
        </w:rPr>
        <w:t xml:space="preserve">Water Research </w:t>
      </w:r>
      <w:r w:rsidRPr="00DE5067">
        <w:rPr>
          <w:b/>
        </w:rPr>
        <w:t>2014,</w:t>
      </w:r>
      <w:r w:rsidRPr="00DE5067">
        <w:t xml:space="preserve"> </w:t>
      </w:r>
      <w:r w:rsidRPr="00DE5067">
        <w:rPr>
          <w:i/>
        </w:rPr>
        <w:t>50</w:t>
      </w:r>
      <w:r w:rsidRPr="00DE5067">
        <w:t>, 318-340.</w:t>
      </w:r>
    </w:p>
    <w:p w14:paraId="14563F57" w14:textId="77777777" w:rsidR="00DE5067" w:rsidRPr="00DE5067" w:rsidRDefault="00DE5067" w:rsidP="00DE5067">
      <w:pPr>
        <w:pStyle w:val="EndNoteBibliography"/>
        <w:spacing w:after="0"/>
      </w:pPr>
      <w:r w:rsidRPr="00DE5067">
        <w:t>8.</w:t>
      </w:r>
      <w:r w:rsidRPr="00DE5067">
        <w:tab/>
        <w:t xml:space="preserve">Hoffman, K.;  Webster, T. F.;  Bartell, S. M.;  Weisskopf, M. G.;  Fletcher, T.; Vieira, V. M., Private Drinking Water Wells as a Source of Exposure to Perfluorooctanoic Acid (PFOA) in Communities Surrounding a Fluoropolymer Production Facility. </w:t>
      </w:r>
      <w:r w:rsidRPr="00DE5067">
        <w:rPr>
          <w:i/>
        </w:rPr>
        <w:t xml:space="preserve">Environmental Health Perspectives </w:t>
      </w:r>
      <w:r w:rsidRPr="00DE5067">
        <w:rPr>
          <w:b/>
        </w:rPr>
        <w:t>2011,</w:t>
      </w:r>
      <w:r w:rsidRPr="00DE5067">
        <w:t xml:space="preserve"> </w:t>
      </w:r>
      <w:r w:rsidRPr="00DE5067">
        <w:rPr>
          <w:i/>
        </w:rPr>
        <w:t>119</w:t>
      </w:r>
      <w:r w:rsidRPr="00DE5067">
        <w:t xml:space="preserve"> (1), 92-97.</w:t>
      </w:r>
    </w:p>
    <w:p w14:paraId="2F38041F" w14:textId="77777777" w:rsidR="00DE5067" w:rsidRPr="00DE5067" w:rsidRDefault="00DE5067" w:rsidP="00DE5067">
      <w:pPr>
        <w:pStyle w:val="EndNoteBibliography"/>
        <w:spacing w:after="0"/>
      </w:pPr>
      <w:r w:rsidRPr="00DE5067">
        <w:t>9.</w:t>
      </w:r>
      <w:r w:rsidRPr="00DE5067">
        <w:tab/>
        <w:t xml:space="preserve">Emmett, E. A.;  Shofer, F. S.;  Zhang, H.;  Freeman, D.;  Desai, C.; Shaw, L. M., Community exposure to perfluorooctanoate: Relationships between serum concentrations and exposure sources. </w:t>
      </w:r>
      <w:r w:rsidRPr="00DE5067">
        <w:rPr>
          <w:i/>
        </w:rPr>
        <w:t xml:space="preserve">Journal of Occupational and Environmental Medicine </w:t>
      </w:r>
      <w:r w:rsidRPr="00DE5067">
        <w:rPr>
          <w:b/>
        </w:rPr>
        <w:t>2006,</w:t>
      </w:r>
      <w:r w:rsidRPr="00DE5067">
        <w:t xml:space="preserve"> </w:t>
      </w:r>
      <w:r w:rsidRPr="00DE5067">
        <w:rPr>
          <w:i/>
        </w:rPr>
        <w:t>48</w:t>
      </w:r>
      <w:r w:rsidRPr="00DE5067">
        <w:t xml:space="preserve"> (8), 759-770.</w:t>
      </w:r>
    </w:p>
    <w:p w14:paraId="4D12B7E2" w14:textId="77777777" w:rsidR="00DE5067" w:rsidRPr="00DE5067" w:rsidRDefault="00DE5067" w:rsidP="00DE5067">
      <w:pPr>
        <w:pStyle w:val="EndNoteBibliography"/>
        <w:spacing w:after="0"/>
      </w:pPr>
      <w:r w:rsidRPr="00DE5067">
        <w:t>10.</w:t>
      </w:r>
      <w:r w:rsidRPr="00DE5067">
        <w:tab/>
        <w:t xml:space="preserve">Kotlarz, N.;  McCord, J.;  Collier, D.;  Lea, C. S.;  Strynar, M.;  Lindstrom, A. B.;  Wilkie, A. A.;  Islam, J. Y.;  Matney, K.;  Tarte, P.;  Polera, M. E.;  Burdette, K.;  DeWitt, J.;  May, K.;  Smart, R. C.;  Knappe, D. R. U.; Hoppin, J. A., Measurement of novel, drinking water-associated PFAS in blood from adults and children in Wilmington, North Carolina. </w:t>
      </w:r>
      <w:r w:rsidRPr="00DE5067">
        <w:rPr>
          <w:i/>
        </w:rPr>
        <w:t xml:space="preserve">Environmental Health Perspectives </w:t>
      </w:r>
      <w:r w:rsidRPr="00DE5067">
        <w:rPr>
          <w:b/>
        </w:rPr>
        <w:t>2020</w:t>
      </w:r>
      <w:r w:rsidRPr="00DE5067">
        <w:t>.</w:t>
      </w:r>
    </w:p>
    <w:p w14:paraId="1E5A45E9" w14:textId="77777777" w:rsidR="00DE5067" w:rsidRPr="00DE5067" w:rsidRDefault="00DE5067" w:rsidP="00DE5067">
      <w:pPr>
        <w:pStyle w:val="EndNoteBibliography"/>
        <w:spacing w:after="0"/>
      </w:pPr>
      <w:r w:rsidRPr="00DE5067">
        <w:t>11.</w:t>
      </w:r>
      <w:r w:rsidRPr="00DE5067">
        <w:tab/>
        <w:t xml:space="preserve">Davis, K. L.;  Aucoin, M. D.;  Larsen, B. S.;  Kaiser, M. A.; Hartten, A. S., Transport of ammonium perfluorooctanoate in environmental media near a fluoropolymer manufacturing facility. </w:t>
      </w:r>
      <w:r w:rsidRPr="00DE5067">
        <w:rPr>
          <w:i/>
        </w:rPr>
        <w:t xml:space="preserve">Chemosphere </w:t>
      </w:r>
      <w:r w:rsidRPr="00DE5067">
        <w:rPr>
          <w:b/>
        </w:rPr>
        <w:t>2007,</w:t>
      </w:r>
      <w:r w:rsidRPr="00DE5067">
        <w:t xml:space="preserve"> </w:t>
      </w:r>
      <w:r w:rsidRPr="00DE5067">
        <w:rPr>
          <w:i/>
        </w:rPr>
        <w:t>67</w:t>
      </w:r>
      <w:r w:rsidRPr="00DE5067">
        <w:t xml:space="preserve"> (10), 2011-2019.</w:t>
      </w:r>
    </w:p>
    <w:p w14:paraId="6A6F9A3B" w14:textId="77777777" w:rsidR="00DE5067" w:rsidRPr="00DE5067" w:rsidRDefault="00DE5067" w:rsidP="00DE5067">
      <w:pPr>
        <w:pStyle w:val="EndNoteBibliography"/>
        <w:spacing w:after="0"/>
      </w:pPr>
      <w:r w:rsidRPr="00DE5067">
        <w:t>12.</w:t>
      </w:r>
      <w:r w:rsidRPr="00DE5067">
        <w:tab/>
        <w:t>ITRC (Interstate Technology &amp; Regulatory Council), PFAS Technical and Regulatory Guidance Document and Fact Sheets PFAS-1. Interstate Technology &amp; Regulatory Council, P. T., Ed. Washington, D.C., 2020.</w:t>
      </w:r>
    </w:p>
    <w:p w14:paraId="42AF1F2F" w14:textId="77777777" w:rsidR="00DE5067" w:rsidRPr="00DE5067" w:rsidRDefault="00DE5067" w:rsidP="00DE5067">
      <w:pPr>
        <w:pStyle w:val="EndNoteBibliography"/>
        <w:spacing w:after="0"/>
      </w:pPr>
      <w:r w:rsidRPr="00DE5067">
        <w:t>13.</w:t>
      </w:r>
      <w:r w:rsidRPr="00DE5067">
        <w:tab/>
        <w:t xml:space="preserve">Galloway, J. E.;  Moreno, A. V. P.;  Lindstrom, A. B.;  Strynar, M. J.;  Newton, S.;  May, A. A.; Weavers, L. K., Evidence of Air Dispersion: HFPO–DA and PFOA in Ohio and West Virginia Surface Water and Soil near a Fluoropolymer Production Facility. </w:t>
      </w:r>
      <w:r w:rsidRPr="00DE5067">
        <w:rPr>
          <w:i/>
        </w:rPr>
        <w:t xml:space="preserve">Environmental Science &amp; Technology </w:t>
      </w:r>
      <w:r w:rsidRPr="00DE5067">
        <w:rPr>
          <w:b/>
        </w:rPr>
        <w:t>2020,</w:t>
      </w:r>
      <w:r w:rsidRPr="00DE5067">
        <w:t xml:space="preserve"> </w:t>
      </w:r>
      <w:r w:rsidRPr="00DE5067">
        <w:rPr>
          <w:i/>
        </w:rPr>
        <w:t>54</w:t>
      </w:r>
      <w:r w:rsidRPr="00DE5067">
        <w:t xml:space="preserve"> (12), 7175-7184.</w:t>
      </w:r>
    </w:p>
    <w:p w14:paraId="0CD34F82" w14:textId="77777777" w:rsidR="00DE5067" w:rsidRPr="00DE5067" w:rsidRDefault="00DE5067" w:rsidP="00DE5067">
      <w:pPr>
        <w:pStyle w:val="EndNoteBibliography"/>
        <w:spacing w:after="0"/>
      </w:pPr>
      <w:r w:rsidRPr="00DE5067">
        <w:lastRenderedPageBreak/>
        <w:t>14.</w:t>
      </w:r>
      <w:r w:rsidRPr="00DE5067">
        <w:tab/>
        <w:t xml:space="preserve">O'Hagan, D., Understanding organofluorine chemistry. An introduction to the C-F bond. </w:t>
      </w:r>
      <w:r w:rsidRPr="00DE5067">
        <w:rPr>
          <w:i/>
        </w:rPr>
        <w:t xml:space="preserve">Chem. Soc. Rev. </w:t>
      </w:r>
      <w:r w:rsidRPr="00DE5067">
        <w:rPr>
          <w:b/>
        </w:rPr>
        <w:t>2008,</w:t>
      </w:r>
      <w:r w:rsidRPr="00DE5067">
        <w:t xml:space="preserve"> </w:t>
      </w:r>
      <w:r w:rsidRPr="00DE5067">
        <w:rPr>
          <w:i/>
        </w:rPr>
        <w:t>37</w:t>
      </w:r>
      <w:r w:rsidRPr="00DE5067">
        <w:t xml:space="preserve"> (2), 308-319.</w:t>
      </w:r>
    </w:p>
    <w:p w14:paraId="2DA6A3B1" w14:textId="77777777" w:rsidR="00DE5067" w:rsidRPr="00DE5067" w:rsidRDefault="00DE5067" w:rsidP="00DE5067">
      <w:pPr>
        <w:pStyle w:val="EndNoteBibliography"/>
        <w:spacing w:after="0"/>
      </w:pPr>
      <w:r w:rsidRPr="00DE5067">
        <w:t>15.</w:t>
      </w:r>
      <w:r w:rsidRPr="00DE5067">
        <w:tab/>
        <w:t xml:space="preserve">Armitage, J. M.;  MacLeod, M.; Cousins, I. T., Modeling the Global Fate and Transport Of Perfluorooctanoic acid (PFOA) and Perfluorooctanoate (PFO) Emitted from Direct Sources Using a Multispecies Mass Balance Model (vol 43, pg 1134, 2009). </w:t>
      </w:r>
      <w:r w:rsidRPr="00DE5067">
        <w:rPr>
          <w:i/>
        </w:rPr>
        <w:t xml:space="preserve">Environmental Science &amp; Technology </w:t>
      </w:r>
      <w:r w:rsidRPr="00DE5067">
        <w:rPr>
          <w:b/>
        </w:rPr>
        <w:t>2009,</w:t>
      </w:r>
      <w:r w:rsidRPr="00DE5067">
        <w:t xml:space="preserve"> </w:t>
      </w:r>
      <w:r w:rsidRPr="00DE5067">
        <w:rPr>
          <w:i/>
        </w:rPr>
        <w:t>43</w:t>
      </w:r>
      <w:r w:rsidRPr="00DE5067">
        <w:t xml:space="preserve"> (16), 6438-6439.</w:t>
      </w:r>
    </w:p>
    <w:p w14:paraId="255ED5A8" w14:textId="77777777" w:rsidR="00DE5067" w:rsidRPr="00DE5067" w:rsidRDefault="00DE5067" w:rsidP="00DE5067">
      <w:pPr>
        <w:pStyle w:val="EndNoteBibliography"/>
        <w:spacing w:after="0"/>
      </w:pPr>
      <w:r w:rsidRPr="00DE5067">
        <w:t>16.</w:t>
      </w:r>
      <w:r w:rsidRPr="00DE5067">
        <w:tab/>
        <w:t xml:space="preserve">Jahnke, A.;  Berger, U.;  Ebinghaus, R.; Temme, C., Latitudinal Gradient of Airborne Polyfluorinated Alkyl Substances in the Marine Atmosphere between Germany and South Africa (53° N−33° S). </w:t>
      </w:r>
      <w:r w:rsidRPr="00DE5067">
        <w:rPr>
          <w:i/>
        </w:rPr>
        <w:t xml:space="preserve">Environmental Science &amp; Technology </w:t>
      </w:r>
      <w:r w:rsidRPr="00DE5067">
        <w:rPr>
          <w:b/>
        </w:rPr>
        <w:t>2007,</w:t>
      </w:r>
      <w:r w:rsidRPr="00DE5067">
        <w:t xml:space="preserve"> </w:t>
      </w:r>
      <w:r w:rsidRPr="00DE5067">
        <w:rPr>
          <w:i/>
        </w:rPr>
        <w:t>41</w:t>
      </w:r>
      <w:r w:rsidRPr="00DE5067">
        <w:t xml:space="preserve"> (9), 3055-3061.</w:t>
      </w:r>
    </w:p>
    <w:p w14:paraId="5A844F71" w14:textId="77777777" w:rsidR="00DE5067" w:rsidRPr="00DE5067" w:rsidRDefault="00DE5067" w:rsidP="00DE5067">
      <w:pPr>
        <w:pStyle w:val="EndNoteBibliography"/>
        <w:spacing w:after="0"/>
      </w:pPr>
      <w:r w:rsidRPr="00DE5067">
        <w:t>17.</w:t>
      </w:r>
      <w:r w:rsidRPr="00DE5067">
        <w:tab/>
        <w:t xml:space="preserve">Dreyer, A.;  Weinberg, I.;  Temme, C.; Ebinghaus, R., Polyfluorinated Compounds in the Atmosphere of the Atlantic and Southern Oceans: Evidence for a Global Distribution. </w:t>
      </w:r>
      <w:r w:rsidRPr="00DE5067">
        <w:rPr>
          <w:i/>
        </w:rPr>
        <w:t xml:space="preserve">Environmental Science &amp; Technology </w:t>
      </w:r>
      <w:r w:rsidRPr="00DE5067">
        <w:rPr>
          <w:b/>
        </w:rPr>
        <w:t>2009,</w:t>
      </w:r>
      <w:r w:rsidRPr="00DE5067">
        <w:t xml:space="preserve"> </w:t>
      </w:r>
      <w:r w:rsidRPr="00DE5067">
        <w:rPr>
          <w:i/>
        </w:rPr>
        <w:t>43</w:t>
      </w:r>
      <w:r w:rsidRPr="00DE5067">
        <w:t xml:space="preserve"> (17), 6507-6514.</w:t>
      </w:r>
    </w:p>
    <w:p w14:paraId="618F7147" w14:textId="77777777" w:rsidR="00DE5067" w:rsidRPr="00DE5067" w:rsidRDefault="00DE5067" w:rsidP="00DE5067">
      <w:pPr>
        <w:pStyle w:val="EndNoteBibliography"/>
        <w:spacing w:after="0"/>
      </w:pPr>
      <w:r w:rsidRPr="00DE5067">
        <w:t>18.</w:t>
      </w:r>
      <w:r w:rsidRPr="00DE5067">
        <w:tab/>
        <w:t xml:space="preserve">Yarwood, G.;  Kemball-Cook, S.;  Keinath, M.;  Waterland, R. L.;  Korzeniowski, S. H.;  Buck, R. C.;  Russell, M. H.; Washburn, S. T., High-resolution atmospheric modeling of fluorotelomer alcohols and perfluorocarboxylic acids in the north American troposphere. </w:t>
      </w:r>
      <w:r w:rsidRPr="00DE5067">
        <w:rPr>
          <w:i/>
        </w:rPr>
        <w:t xml:space="preserve">Environmental Science &amp; Technology </w:t>
      </w:r>
      <w:r w:rsidRPr="00DE5067">
        <w:rPr>
          <w:b/>
        </w:rPr>
        <w:t>2007,</w:t>
      </w:r>
      <w:r w:rsidRPr="00DE5067">
        <w:t xml:space="preserve"> </w:t>
      </w:r>
      <w:r w:rsidRPr="00DE5067">
        <w:rPr>
          <w:i/>
        </w:rPr>
        <w:t>41</w:t>
      </w:r>
      <w:r w:rsidRPr="00DE5067">
        <w:t xml:space="preserve"> (16), 5756-5762.</w:t>
      </w:r>
    </w:p>
    <w:p w14:paraId="71F3FEE5" w14:textId="77777777" w:rsidR="00DE5067" w:rsidRPr="00DE5067" w:rsidRDefault="00DE5067" w:rsidP="00DE5067">
      <w:pPr>
        <w:pStyle w:val="EndNoteBibliography"/>
        <w:spacing w:after="0"/>
      </w:pPr>
      <w:r w:rsidRPr="00DE5067">
        <w:t>19.</w:t>
      </w:r>
      <w:r w:rsidRPr="00DE5067">
        <w:tab/>
        <w:t xml:space="preserve">Shin, H. M.;  Vieira, V. M.;  Ryan, P. B.;  Detwiler, R.;  Sanders, B.;  Steenland, K.; Bartell, S. M., Environmental Fate and Transport Modeling for Perfluorooctanoic Acid Emitted from the Washington Works Facility in West Virginia. </w:t>
      </w:r>
      <w:r w:rsidRPr="00DE5067">
        <w:rPr>
          <w:i/>
        </w:rPr>
        <w:t xml:space="preserve">Environmental Science &amp; Technology </w:t>
      </w:r>
      <w:r w:rsidRPr="00DE5067">
        <w:rPr>
          <w:b/>
        </w:rPr>
        <w:t>2011,</w:t>
      </w:r>
      <w:r w:rsidRPr="00DE5067">
        <w:t xml:space="preserve"> </w:t>
      </w:r>
      <w:r w:rsidRPr="00DE5067">
        <w:rPr>
          <w:i/>
        </w:rPr>
        <w:t>45</w:t>
      </w:r>
      <w:r w:rsidRPr="00DE5067">
        <w:t xml:space="preserve"> (4), 1435-1442.</w:t>
      </w:r>
    </w:p>
    <w:p w14:paraId="33E4B924" w14:textId="77777777" w:rsidR="00DE5067" w:rsidRPr="00DE5067" w:rsidRDefault="00DE5067" w:rsidP="00DE5067">
      <w:pPr>
        <w:pStyle w:val="EndNoteBibliography"/>
        <w:spacing w:after="0"/>
      </w:pPr>
      <w:r w:rsidRPr="00DE5067">
        <w:t>20.</w:t>
      </w:r>
      <w:r w:rsidRPr="00DE5067">
        <w:tab/>
        <w:t xml:space="preserve">Paustenbach, D. J.;  Panko, J. M.;  Scott, P. K.; Unice, K. M., A Methodology for Estimating Human Exposure to Perfluorooctanoic Acid (PFOA): A Retrospective Exposure Assessment of a Community (1951–2003). </w:t>
      </w:r>
      <w:r w:rsidRPr="00DE5067">
        <w:rPr>
          <w:i/>
        </w:rPr>
        <w:t xml:space="preserve">Journal of Toxicology and Environmental Health, Part A </w:t>
      </w:r>
      <w:r w:rsidRPr="00DE5067">
        <w:rPr>
          <w:b/>
        </w:rPr>
        <w:t>2006,</w:t>
      </w:r>
      <w:r w:rsidRPr="00DE5067">
        <w:t xml:space="preserve"> </w:t>
      </w:r>
      <w:r w:rsidRPr="00DE5067">
        <w:rPr>
          <w:i/>
        </w:rPr>
        <w:t>70</w:t>
      </w:r>
      <w:r w:rsidRPr="00DE5067">
        <w:t xml:space="preserve"> (1), 28-57.</w:t>
      </w:r>
    </w:p>
    <w:p w14:paraId="476C83D0" w14:textId="77777777" w:rsidR="00DE5067" w:rsidRPr="00DE5067" w:rsidRDefault="00DE5067" w:rsidP="00DE5067">
      <w:pPr>
        <w:pStyle w:val="EndNoteBibliography"/>
        <w:spacing w:after="0"/>
      </w:pPr>
      <w:r w:rsidRPr="00DE5067">
        <w:t>21.</w:t>
      </w:r>
      <w:r w:rsidRPr="00DE5067">
        <w:tab/>
        <w:t xml:space="preserve">Barton, C. A.;  Butler, L. E.;  Zarzecki, C. J.;  Flaherty, J.; Kaiser, M., Characterizing perfluorooctanoate in ambient air near the fence line of a manufacturing facility: Comparing modeled and monitored values. </w:t>
      </w:r>
      <w:r w:rsidRPr="00DE5067">
        <w:rPr>
          <w:i/>
        </w:rPr>
        <w:t xml:space="preserve">Journal of the Air &amp; Waste Management Association </w:t>
      </w:r>
      <w:r w:rsidRPr="00DE5067">
        <w:rPr>
          <w:b/>
        </w:rPr>
        <w:t>2006,</w:t>
      </w:r>
      <w:r w:rsidRPr="00DE5067">
        <w:t xml:space="preserve"> </w:t>
      </w:r>
      <w:r w:rsidRPr="00DE5067">
        <w:rPr>
          <w:i/>
        </w:rPr>
        <w:t>56</w:t>
      </w:r>
      <w:r w:rsidRPr="00DE5067">
        <w:t xml:space="preserve"> (1), 48-55.</w:t>
      </w:r>
    </w:p>
    <w:p w14:paraId="3EF8E5E4" w14:textId="77777777" w:rsidR="00DE5067" w:rsidRPr="00DE5067" w:rsidRDefault="00DE5067" w:rsidP="00DE5067">
      <w:pPr>
        <w:pStyle w:val="EndNoteBibliography"/>
        <w:spacing w:after="0"/>
      </w:pPr>
      <w:r w:rsidRPr="00DE5067">
        <w:t>22.</w:t>
      </w:r>
      <w:r w:rsidRPr="00DE5067">
        <w:tab/>
        <w:t xml:space="preserve">Barton, C. A.;  Zarzecki, C. J.; Russell, M. H., A Site-Specific Screening Comparison of Modeled and Monitored Air Dispersion and Deposition for Perfluorooctanoate. </w:t>
      </w:r>
      <w:r w:rsidRPr="00DE5067">
        <w:rPr>
          <w:i/>
        </w:rPr>
        <w:t xml:space="preserve">Journal of the Air &amp; Waste Management Association </w:t>
      </w:r>
      <w:r w:rsidRPr="00DE5067">
        <w:rPr>
          <w:b/>
        </w:rPr>
        <w:t>2010,</w:t>
      </w:r>
      <w:r w:rsidRPr="00DE5067">
        <w:t xml:space="preserve"> </w:t>
      </w:r>
      <w:r w:rsidRPr="00DE5067">
        <w:rPr>
          <w:i/>
        </w:rPr>
        <w:t>60</w:t>
      </w:r>
      <w:r w:rsidRPr="00DE5067">
        <w:t xml:space="preserve"> (4), 402-411.</w:t>
      </w:r>
    </w:p>
    <w:p w14:paraId="4A892AF7" w14:textId="77777777" w:rsidR="00DE5067" w:rsidRPr="00DE5067" w:rsidRDefault="00DE5067" w:rsidP="00DE5067">
      <w:pPr>
        <w:pStyle w:val="EndNoteBibliography"/>
        <w:spacing w:after="0"/>
      </w:pPr>
      <w:r w:rsidRPr="00DE5067">
        <w:t>23.</w:t>
      </w:r>
      <w:r w:rsidRPr="00DE5067">
        <w:tab/>
        <w:t xml:space="preserve">Chen, H.;  Yao, Y.;  Zhao, Z.;  Wang, Y.;  Wang, Q.;  Ren, C.;  Wang, B.;  Sun, H.;  Alder, A. C.; Kannan, K., Multimedia Distribution and Transfer of Per- and Polyfluoroalkyl Substances (PFASs) Surrounding Two Fluorochemical Manufacturing Facilities in Fuxin, China. </w:t>
      </w:r>
      <w:r w:rsidRPr="00DE5067">
        <w:rPr>
          <w:i/>
        </w:rPr>
        <w:t xml:space="preserve">Environmental Science &amp; Technology </w:t>
      </w:r>
      <w:r w:rsidRPr="00DE5067">
        <w:rPr>
          <w:b/>
        </w:rPr>
        <w:t>2018,</w:t>
      </w:r>
      <w:r w:rsidRPr="00DE5067">
        <w:t xml:space="preserve"> </w:t>
      </w:r>
      <w:r w:rsidRPr="00DE5067">
        <w:rPr>
          <w:i/>
        </w:rPr>
        <w:t>52</w:t>
      </w:r>
      <w:r w:rsidRPr="00DE5067">
        <w:t xml:space="preserve"> (15), 8263-8271.</w:t>
      </w:r>
    </w:p>
    <w:p w14:paraId="72202787" w14:textId="77777777" w:rsidR="00DE5067" w:rsidRPr="00DE5067" w:rsidRDefault="00DE5067" w:rsidP="00DE5067">
      <w:pPr>
        <w:pStyle w:val="EndNoteBibliography"/>
        <w:spacing w:after="0"/>
      </w:pPr>
      <w:r w:rsidRPr="00DE5067">
        <w:t>24.</w:t>
      </w:r>
      <w:r w:rsidRPr="00DE5067">
        <w:tab/>
        <w:t xml:space="preserve">Strynar, M.;  Dagnino, S.;  McMahen, R.;  Liang, S.;  Lindstrom, A.;  Andersen, E.;  McMillan, L.;  Thurman, M.;  Ferrer, I.; Ball, C., Identification of Novel Perfluoroalkyl Ether Carboxylic Acids (PFECAs) and Sulfonic Acids (PFESAs) in Natural Waters Using Accurate Mass Time-of-Flight Mass Spectrometry (TOFMS). </w:t>
      </w:r>
      <w:r w:rsidRPr="00DE5067">
        <w:rPr>
          <w:i/>
        </w:rPr>
        <w:t xml:space="preserve">Environmental Science &amp; Technology </w:t>
      </w:r>
      <w:r w:rsidRPr="00DE5067">
        <w:rPr>
          <w:b/>
        </w:rPr>
        <w:t>2015,</w:t>
      </w:r>
      <w:r w:rsidRPr="00DE5067">
        <w:t xml:space="preserve"> </w:t>
      </w:r>
      <w:r w:rsidRPr="00DE5067">
        <w:rPr>
          <w:i/>
        </w:rPr>
        <w:t>49</w:t>
      </w:r>
      <w:r w:rsidRPr="00DE5067">
        <w:t xml:space="preserve"> (19), 11622-11630.</w:t>
      </w:r>
    </w:p>
    <w:p w14:paraId="6C09D5CA" w14:textId="77777777" w:rsidR="00DE5067" w:rsidRPr="00DE5067" w:rsidRDefault="00DE5067" w:rsidP="00DE5067">
      <w:pPr>
        <w:pStyle w:val="EndNoteBibliography"/>
        <w:spacing w:after="0"/>
      </w:pPr>
      <w:r w:rsidRPr="00DE5067">
        <w:t>25.</w:t>
      </w:r>
      <w:r w:rsidRPr="00DE5067">
        <w:tab/>
        <w:t xml:space="preserve">Sun, M.;  Arevalo, E.;  Strynar, M.;  Lindstrom, A.;  Richardson, M.;  Kearns, B.;  Pickett, A.;  Smith, C.; Knappe, D. R. U., Legacy and Emerging Perfluoroalkyl Substances Are Important Drinking Water Contaminants in the Cape Fear River Watershed of North Carolina. </w:t>
      </w:r>
      <w:r w:rsidRPr="00DE5067">
        <w:rPr>
          <w:i/>
        </w:rPr>
        <w:t xml:space="preserve">Environmental Science &amp; Technology Letters </w:t>
      </w:r>
      <w:r w:rsidRPr="00DE5067">
        <w:rPr>
          <w:b/>
        </w:rPr>
        <w:t>2016,</w:t>
      </w:r>
      <w:r w:rsidRPr="00DE5067">
        <w:t xml:space="preserve"> </w:t>
      </w:r>
      <w:r w:rsidRPr="00DE5067">
        <w:rPr>
          <w:i/>
        </w:rPr>
        <w:t>3</w:t>
      </w:r>
      <w:r w:rsidRPr="00DE5067">
        <w:t xml:space="preserve"> (12), 415-419.</w:t>
      </w:r>
    </w:p>
    <w:p w14:paraId="62A32D3F" w14:textId="77777777" w:rsidR="00DE5067" w:rsidRPr="00DE5067" w:rsidRDefault="00DE5067" w:rsidP="00DE5067">
      <w:pPr>
        <w:pStyle w:val="EndNoteBibliography"/>
        <w:spacing w:after="0"/>
      </w:pPr>
      <w:r w:rsidRPr="00DE5067">
        <w:t>26.</w:t>
      </w:r>
      <w:r w:rsidRPr="00DE5067">
        <w:tab/>
        <w:t xml:space="preserve">McCord, J.; Strynar, M., Identification of Per- and Polyfluoroalkyl Substances in the Cape Fear River by High Resolution Mass Spectrometry and Nontargeted Screening. </w:t>
      </w:r>
      <w:r w:rsidRPr="00DE5067">
        <w:rPr>
          <w:i/>
        </w:rPr>
        <w:t xml:space="preserve">Environmental Science &amp; Technology </w:t>
      </w:r>
      <w:r w:rsidRPr="00DE5067">
        <w:rPr>
          <w:b/>
        </w:rPr>
        <w:t>2019,</w:t>
      </w:r>
      <w:r w:rsidRPr="00DE5067">
        <w:t xml:space="preserve"> </w:t>
      </w:r>
      <w:r w:rsidRPr="00DE5067">
        <w:rPr>
          <w:i/>
        </w:rPr>
        <w:t>53</w:t>
      </w:r>
      <w:r w:rsidRPr="00DE5067">
        <w:t xml:space="preserve"> (9), 4717-4727.</w:t>
      </w:r>
    </w:p>
    <w:p w14:paraId="0EC15A69" w14:textId="77777777" w:rsidR="00DE5067" w:rsidRPr="00DE5067" w:rsidRDefault="00DE5067" w:rsidP="00DE5067">
      <w:pPr>
        <w:pStyle w:val="EndNoteBibliography"/>
        <w:spacing w:after="0"/>
      </w:pPr>
      <w:r w:rsidRPr="00DE5067">
        <w:t>27.</w:t>
      </w:r>
      <w:r w:rsidRPr="00DE5067">
        <w:tab/>
        <w:t xml:space="preserve">Nakayama, S.;  Strynar, M. J.;  Helfant, L.;  Egeghy, P.;  Ye, X.; Lindstrom, A. B., Perfluorinated Compounds in the Cape Fear Drainage Basin in North Carolina. </w:t>
      </w:r>
      <w:r w:rsidRPr="00DE5067">
        <w:rPr>
          <w:i/>
        </w:rPr>
        <w:t xml:space="preserve">Environmental Science &amp; Technology </w:t>
      </w:r>
      <w:r w:rsidRPr="00DE5067">
        <w:rPr>
          <w:b/>
        </w:rPr>
        <w:t>2007,</w:t>
      </w:r>
      <w:r w:rsidRPr="00DE5067">
        <w:t xml:space="preserve"> </w:t>
      </w:r>
      <w:r w:rsidRPr="00DE5067">
        <w:rPr>
          <w:i/>
        </w:rPr>
        <w:t>41</w:t>
      </w:r>
      <w:r w:rsidRPr="00DE5067">
        <w:t xml:space="preserve"> (15), 5271-5276.</w:t>
      </w:r>
    </w:p>
    <w:p w14:paraId="39AD5116" w14:textId="77777777" w:rsidR="00DE5067" w:rsidRPr="00DE5067" w:rsidRDefault="00DE5067" w:rsidP="00DE5067">
      <w:pPr>
        <w:pStyle w:val="EndNoteBibliography"/>
        <w:spacing w:after="0"/>
      </w:pPr>
      <w:r w:rsidRPr="00DE5067">
        <w:lastRenderedPageBreak/>
        <w:t>28.</w:t>
      </w:r>
      <w:r w:rsidRPr="00DE5067">
        <w:tab/>
        <w:t xml:space="preserve">Brandsma, S. H.;  Koekkoek, J. C.;  van Velzen, M. J. M.; de Boer, J., The PFOA substitute GenX detected in the environment near a fluoropolymer manufacturing plant in the Netherlands. </w:t>
      </w:r>
      <w:r w:rsidRPr="00DE5067">
        <w:rPr>
          <w:i/>
        </w:rPr>
        <w:t xml:space="preserve">Chemosphere </w:t>
      </w:r>
      <w:r w:rsidRPr="00DE5067">
        <w:rPr>
          <w:b/>
        </w:rPr>
        <w:t>2019,</w:t>
      </w:r>
      <w:r w:rsidRPr="00DE5067">
        <w:t xml:space="preserve"> </w:t>
      </w:r>
      <w:r w:rsidRPr="00DE5067">
        <w:rPr>
          <w:i/>
        </w:rPr>
        <w:t>220</w:t>
      </w:r>
      <w:r w:rsidRPr="00DE5067">
        <w:t>, 493-500.</w:t>
      </w:r>
    </w:p>
    <w:p w14:paraId="7830AAEE" w14:textId="06A69C88" w:rsidR="00DE5067" w:rsidRPr="00DE5067" w:rsidRDefault="00DE5067" w:rsidP="00DE5067">
      <w:pPr>
        <w:pStyle w:val="EndNoteBibliography"/>
        <w:spacing w:after="0"/>
      </w:pPr>
      <w:r w:rsidRPr="00DE5067">
        <w:t>29.</w:t>
      </w:r>
      <w:r w:rsidRPr="00DE5067">
        <w:tab/>
        <w:t xml:space="preserve">NC DEQ GenX Investigation. 2018. </w:t>
      </w:r>
      <w:hyperlink r:id="rId21" w:history="1">
        <w:r w:rsidRPr="00DE5067">
          <w:rPr>
            <w:rStyle w:val="Hyperlink"/>
          </w:rPr>
          <w:t>https://deq.nc.gov/news/key-issues/genx-investigation/</w:t>
        </w:r>
      </w:hyperlink>
      <w:r w:rsidRPr="00DE5067">
        <w:t>.</w:t>
      </w:r>
    </w:p>
    <w:p w14:paraId="5762CC0F" w14:textId="77777777" w:rsidR="00DE5067" w:rsidRPr="00DE5067" w:rsidRDefault="00DE5067" w:rsidP="00DE5067">
      <w:pPr>
        <w:pStyle w:val="EndNoteBibliography"/>
        <w:spacing w:after="0"/>
      </w:pPr>
      <w:r w:rsidRPr="00DE5067">
        <w:t>30.</w:t>
      </w:r>
      <w:r w:rsidRPr="00DE5067">
        <w:tab/>
        <w:t>Moreno, A. V. P. Modeling Atmospheric Transport of Perfluorinated Alkyl Substances from Chemours Facilities Using CALPUFF View. The Ohio State University, 2019.</w:t>
      </w:r>
    </w:p>
    <w:p w14:paraId="6347D2BB" w14:textId="77777777" w:rsidR="00DE5067" w:rsidRPr="00DE5067" w:rsidRDefault="00DE5067" w:rsidP="00DE5067">
      <w:pPr>
        <w:pStyle w:val="EndNoteBibliography"/>
        <w:spacing w:after="0"/>
      </w:pPr>
      <w:r w:rsidRPr="00DE5067">
        <w:t>31.</w:t>
      </w:r>
      <w:r w:rsidRPr="00DE5067">
        <w:tab/>
        <w:t xml:space="preserve">Hopkins, Z. R.;  Sun, M.;  DeWitt, J. C.; Knappe, D. R. U., Recently Detected Drinking Water Contaminants: GenX and Other Per- and Polyfluoroalkyl Ether Acids. </w:t>
      </w:r>
      <w:r w:rsidRPr="00DE5067">
        <w:rPr>
          <w:i/>
        </w:rPr>
        <w:t xml:space="preserve">Journal American Water Works Association </w:t>
      </w:r>
      <w:r w:rsidRPr="00DE5067">
        <w:rPr>
          <w:b/>
        </w:rPr>
        <w:t>2018,</w:t>
      </w:r>
      <w:r w:rsidRPr="00DE5067">
        <w:t xml:space="preserve"> </w:t>
      </w:r>
      <w:r w:rsidRPr="00DE5067">
        <w:rPr>
          <w:i/>
        </w:rPr>
        <w:t>110</w:t>
      </w:r>
      <w:r w:rsidRPr="00DE5067">
        <w:t xml:space="preserve"> (7), 13-28.</w:t>
      </w:r>
    </w:p>
    <w:p w14:paraId="7A2F0BEF" w14:textId="77777777" w:rsidR="00DE5067" w:rsidRPr="00DE5067" w:rsidRDefault="00DE5067" w:rsidP="00DE5067">
      <w:pPr>
        <w:pStyle w:val="EndNoteBibliography"/>
        <w:spacing w:after="0"/>
      </w:pPr>
      <w:r w:rsidRPr="00DE5067">
        <w:t>32.</w:t>
      </w:r>
      <w:r w:rsidRPr="00DE5067">
        <w:tab/>
        <w:t xml:space="preserve">Bunton, C. A.; Fendler, J. H., The Hydrolysis of Acetyl Fluoride. </w:t>
      </w:r>
      <w:r w:rsidRPr="00DE5067">
        <w:rPr>
          <w:i/>
        </w:rPr>
        <w:t xml:space="preserve">The Journal of Organic Chemistry </w:t>
      </w:r>
      <w:r w:rsidRPr="00DE5067">
        <w:rPr>
          <w:b/>
        </w:rPr>
        <w:t>1966,</w:t>
      </w:r>
      <w:r w:rsidRPr="00DE5067">
        <w:t xml:space="preserve"> </w:t>
      </w:r>
      <w:r w:rsidRPr="00DE5067">
        <w:rPr>
          <w:i/>
        </w:rPr>
        <w:t>31</w:t>
      </w:r>
      <w:r w:rsidRPr="00DE5067">
        <w:t xml:space="preserve"> (7), 2307-2312.</w:t>
      </w:r>
    </w:p>
    <w:p w14:paraId="18A51C77" w14:textId="77777777" w:rsidR="00DE5067" w:rsidRPr="00DE5067" w:rsidRDefault="00DE5067" w:rsidP="00DE5067">
      <w:pPr>
        <w:pStyle w:val="EndNoteBibliography"/>
        <w:spacing w:after="0"/>
      </w:pPr>
      <w:r w:rsidRPr="00DE5067">
        <w:t>33.</w:t>
      </w:r>
      <w:r w:rsidRPr="00DE5067">
        <w:tab/>
        <w:t xml:space="preserve">Mansouri, K.;  Grulke, C. M.;  Judson, R. S.; Williams, A. J., OPERA models for predicting physicochemical properties and environmental fate endpoints. </w:t>
      </w:r>
      <w:r w:rsidRPr="00DE5067">
        <w:rPr>
          <w:i/>
        </w:rPr>
        <w:t xml:space="preserve">Journal of Cheminformatics </w:t>
      </w:r>
      <w:r w:rsidRPr="00DE5067">
        <w:rPr>
          <w:b/>
        </w:rPr>
        <w:t>2018,</w:t>
      </w:r>
      <w:r w:rsidRPr="00DE5067">
        <w:t xml:space="preserve"> </w:t>
      </w:r>
      <w:r w:rsidRPr="00DE5067">
        <w:rPr>
          <w:i/>
        </w:rPr>
        <w:t>10</w:t>
      </w:r>
      <w:r w:rsidRPr="00DE5067">
        <w:t xml:space="preserve"> (1), 10.</w:t>
      </w:r>
    </w:p>
    <w:p w14:paraId="09AD4C7E" w14:textId="77777777" w:rsidR="00DE5067" w:rsidRPr="00DE5067" w:rsidRDefault="00DE5067" w:rsidP="00DE5067">
      <w:pPr>
        <w:pStyle w:val="EndNoteBibliography"/>
        <w:spacing w:after="0"/>
      </w:pPr>
      <w:r w:rsidRPr="00DE5067">
        <w:t>34.</w:t>
      </w:r>
      <w:r w:rsidRPr="00DE5067">
        <w:tab/>
        <w:t xml:space="preserve">Pankow, J. F., An Absorption Model of Gas/Paritcle Partitioning of Organic Compounds in the Atmosphere. </w:t>
      </w:r>
      <w:r w:rsidRPr="00DE5067">
        <w:rPr>
          <w:i/>
        </w:rPr>
        <w:t xml:space="preserve">Atmospheric Environment </w:t>
      </w:r>
      <w:r w:rsidRPr="00DE5067">
        <w:rPr>
          <w:b/>
        </w:rPr>
        <w:t>1994,</w:t>
      </w:r>
      <w:r w:rsidRPr="00DE5067">
        <w:t xml:space="preserve"> </w:t>
      </w:r>
      <w:r w:rsidRPr="00DE5067">
        <w:rPr>
          <w:i/>
        </w:rPr>
        <w:t>28</w:t>
      </w:r>
      <w:r w:rsidRPr="00DE5067">
        <w:t xml:space="preserve"> (2), 185-188.</w:t>
      </w:r>
    </w:p>
    <w:p w14:paraId="6CB38993" w14:textId="77777777" w:rsidR="00DE5067" w:rsidRPr="00DE5067" w:rsidRDefault="00DE5067" w:rsidP="00DE5067">
      <w:pPr>
        <w:pStyle w:val="EndNoteBibliography"/>
        <w:spacing w:after="0"/>
      </w:pPr>
      <w:r w:rsidRPr="00DE5067">
        <w:t>35.</w:t>
      </w:r>
      <w:r w:rsidRPr="00DE5067">
        <w:tab/>
        <w:t xml:space="preserve">Donahue, N. M.;  Robinson, A. L.;  Stanier, C. O.; Pandis, S. N., Coupled partitioning, dilution, and chemical aging of semivolatile organics. </w:t>
      </w:r>
      <w:r w:rsidRPr="00DE5067">
        <w:rPr>
          <w:i/>
        </w:rPr>
        <w:t xml:space="preserve">Environmental Science &amp; Technology </w:t>
      </w:r>
      <w:r w:rsidRPr="00DE5067">
        <w:rPr>
          <w:b/>
        </w:rPr>
        <w:t>2006,</w:t>
      </w:r>
      <w:r w:rsidRPr="00DE5067">
        <w:t xml:space="preserve"> </w:t>
      </w:r>
      <w:r w:rsidRPr="00DE5067">
        <w:rPr>
          <w:i/>
        </w:rPr>
        <w:t>40</w:t>
      </w:r>
      <w:r w:rsidRPr="00DE5067">
        <w:t xml:space="preserve"> (8), 2635-2643.</w:t>
      </w:r>
    </w:p>
    <w:p w14:paraId="0262BBA9" w14:textId="77777777" w:rsidR="00DE5067" w:rsidRPr="00DE5067" w:rsidRDefault="00DE5067" w:rsidP="00DE5067">
      <w:pPr>
        <w:pStyle w:val="EndNoteBibliography"/>
        <w:spacing w:after="0"/>
      </w:pPr>
      <w:r w:rsidRPr="00DE5067">
        <w:t>36.</w:t>
      </w:r>
      <w:r w:rsidRPr="00DE5067">
        <w:tab/>
        <w:t xml:space="preserve">Lampic, A.; Parnis, J. M., Property Estimation of Per- and Polyfluoroalkyl Substances: A Comparative Assessment of Estimation Methods. </w:t>
      </w:r>
      <w:r w:rsidRPr="00DE5067">
        <w:rPr>
          <w:i/>
        </w:rPr>
        <w:t xml:space="preserve">Environ. Toxicol. Chem. </w:t>
      </w:r>
      <w:r w:rsidRPr="00DE5067">
        <w:rPr>
          <w:b/>
        </w:rPr>
        <w:t>2020,</w:t>
      </w:r>
      <w:r w:rsidRPr="00DE5067">
        <w:t xml:space="preserve"> </w:t>
      </w:r>
      <w:r w:rsidRPr="00DE5067">
        <w:rPr>
          <w:i/>
        </w:rPr>
        <w:t>39</w:t>
      </w:r>
      <w:r w:rsidRPr="00DE5067">
        <w:t xml:space="preserve"> (4), 775-786.</w:t>
      </w:r>
    </w:p>
    <w:p w14:paraId="674DA879" w14:textId="77777777" w:rsidR="00DE5067" w:rsidRPr="00DE5067" w:rsidRDefault="00DE5067" w:rsidP="00DE5067">
      <w:pPr>
        <w:pStyle w:val="EndNoteBibliography"/>
        <w:spacing w:after="0"/>
      </w:pPr>
      <w:r w:rsidRPr="00DE5067">
        <w:t>37.</w:t>
      </w:r>
      <w:r w:rsidRPr="00DE5067">
        <w:tab/>
        <w:t xml:space="preserve">US EPA Office of Research and Development </w:t>
      </w:r>
      <w:r w:rsidRPr="00DE5067">
        <w:rPr>
          <w:i/>
        </w:rPr>
        <w:t>CMAQ</w:t>
      </w:r>
      <w:r w:rsidRPr="00DE5067">
        <w:t>, v5.3.1; 2019.</w:t>
      </w:r>
    </w:p>
    <w:p w14:paraId="18B9B7B5" w14:textId="77777777" w:rsidR="00DE5067" w:rsidRPr="00DE5067" w:rsidRDefault="00DE5067" w:rsidP="00DE5067">
      <w:pPr>
        <w:pStyle w:val="EndNoteBibliography"/>
        <w:spacing w:after="0"/>
      </w:pPr>
      <w:r w:rsidRPr="00DE5067">
        <w:t>38.</w:t>
      </w:r>
      <w:r w:rsidRPr="00DE5067">
        <w:tab/>
        <w:t xml:space="preserve">Skamarock, W. C., J. B. Klemp, J. Dudhia, D. O. Gill, Z. Liu, J. Berner, W. Wang, J. G. Powers, M. G. Duda, D. M. Barker, X.-Y. Huang </w:t>
      </w:r>
      <w:r w:rsidRPr="00DE5067">
        <w:rPr>
          <w:i/>
        </w:rPr>
        <w:t>A Description of the Advanced Research WRF Version 4. NCAR Tech. Note NCAR/TN-556+STR</w:t>
      </w:r>
      <w:r w:rsidRPr="00DE5067">
        <w:t>; 2019; p 145.</w:t>
      </w:r>
    </w:p>
    <w:p w14:paraId="73F59AA2" w14:textId="77777777" w:rsidR="00DE5067" w:rsidRPr="00DE5067" w:rsidRDefault="00DE5067" w:rsidP="00DE5067">
      <w:pPr>
        <w:pStyle w:val="EndNoteBibliography"/>
        <w:spacing w:after="0"/>
      </w:pPr>
      <w:r w:rsidRPr="00DE5067">
        <w:t>39.</w:t>
      </w:r>
      <w:r w:rsidRPr="00DE5067">
        <w:tab/>
        <w:t xml:space="preserve">Luecken, D. J.;  Yarwood, G.; Hutzell, W. T., Multipollutant modeling of ozone, reactive nitrogen and HAPs across the continental US with CMAQ-CB6. </w:t>
      </w:r>
      <w:r w:rsidRPr="00DE5067">
        <w:rPr>
          <w:i/>
        </w:rPr>
        <w:t xml:space="preserve">Atmospheric Environment </w:t>
      </w:r>
      <w:r w:rsidRPr="00DE5067">
        <w:rPr>
          <w:b/>
        </w:rPr>
        <w:t>2019,</w:t>
      </w:r>
      <w:r w:rsidRPr="00DE5067">
        <w:t xml:space="preserve"> </w:t>
      </w:r>
      <w:r w:rsidRPr="00DE5067">
        <w:rPr>
          <w:i/>
        </w:rPr>
        <w:t>201</w:t>
      </w:r>
      <w:r w:rsidRPr="00DE5067">
        <w:t>, 62-72.</w:t>
      </w:r>
    </w:p>
    <w:p w14:paraId="5E32D322" w14:textId="77777777" w:rsidR="00DE5067" w:rsidRPr="00DE5067" w:rsidRDefault="00DE5067" w:rsidP="00DE5067">
      <w:pPr>
        <w:pStyle w:val="EndNoteBibliography"/>
        <w:spacing w:after="0"/>
      </w:pPr>
      <w:r w:rsidRPr="00DE5067">
        <w:t>40.</w:t>
      </w:r>
      <w:r w:rsidRPr="00DE5067">
        <w:tab/>
        <w:t xml:space="preserve">Nolte, C. G.;  Appel, K. W.;  Kelly, J. T.;  Bhave, P. V.;  Fahey, K. M.;  Collett Jr, J. L.;  Zhang, L.; Young, J. O., Evaluation of the Community Multiscale Air Quality (CMAQ) model v5.0 against size-resolved measurements of inorganic particle composition across sites in North America. </w:t>
      </w:r>
      <w:r w:rsidRPr="00DE5067">
        <w:rPr>
          <w:i/>
        </w:rPr>
        <w:t xml:space="preserve">Geosci. Model Dev. </w:t>
      </w:r>
      <w:r w:rsidRPr="00DE5067">
        <w:rPr>
          <w:b/>
        </w:rPr>
        <w:t>2015,</w:t>
      </w:r>
      <w:r w:rsidRPr="00DE5067">
        <w:t xml:space="preserve"> </w:t>
      </w:r>
      <w:r w:rsidRPr="00DE5067">
        <w:rPr>
          <w:i/>
        </w:rPr>
        <w:t>8</w:t>
      </w:r>
      <w:r w:rsidRPr="00DE5067">
        <w:t xml:space="preserve"> (9), 2877-2892.</w:t>
      </w:r>
    </w:p>
    <w:p w14:paraId="43E5256D" w14:textId="08F08036" w:rsidR="00DE5067" w:rsidRPr="00DE5067" w:rsidRDefault="00DE5067" w:rsidP="00DE5067">
      <w:pPr>
        <w:pStyle w:val="EndNoteBibliography"/>
        <w:spacing w:after="0"/>
      </w:pPr>
      <w:r w:rsidRPr="00DE5067">
        <w:t>41.</w:t>
      </w:r>
      <w:r w:rsidRPr="00DE5067">
        <w:tab/>
        <w:t xml:space="preserve">U.S. EPA </w:t>
      </w:r>
      <w:r w:rsidRPr="00DE5067">
        <w:rPr>
          <w:i/>
        </w:rPr>
        <w:t>2014 National Emissions Inventory, Version 1 Technical Support Document</w:t>
      </w:r>
      <w:r w:rsidRPr="00DE5067">
        <w:t xml:space="preserve">; </w:t>
      </w:r>
      <w:hyperlink r:id="rId22" w:history="1">
        <w:r w:rsidRPr="00DE5067">
          <w:rPr>
            <w:rStyle w:val="Hyperlink"/>
          </w:rPr>
          <w:t>https://www.epa.gov/air-emissions-inventories/2014-national-emission-inventory-nei-report</w:t>
        </w:r>
      </w:hyperlink>
      <w:r w:rsidRPr="00DE5067">
        <w:t xml:space="preserve"> US Environmental Protection Agency: 2016.</w:t>
      </w:r>
    </w:p>
    <w:p w14:paraId="6A654471" w14:textId="77777777" w:rsidR="00DE5067" w:rsidRPr="00DE5067" w:rsidRDefault="00DE5067" w:rsidP="00DE5067">
      <w:pPr>
        <w:pStyle w:val="EndNoteBibliography"/>
        <w:spacing w:after="0"/>
      </w:pPr>
      <w:r w:rsidRPr="00DE5067">
        <w:t>42.</w:t>
      </w:r>
      <w:r w:rsidRPr="00DE5067">
        <w:tab/>
        <w:t xml:space="preserve">Bash, J. O.;  Baker, K. R.; Beaver, M. R., Evaluation of improved land use and canopy representation in BEIS v3.61 with biogenic VOC measurements in California. </w:t>
      </w:r>
      <w:r w:rsidRPr="00DE5067">
        <w:rPr>
          <w:i/>
        </w:rPr>
        <w:t xml:space="preserve">Geoscientific Model Development </w:t>
      </w:r>
      <w:r w:rsidRPr="00DE5067">
        <w:rPr>
          <w:b/>
        </w:rPr>
        <w:t>2016,</w:t>
      </w:r>
      <w:r w:rsidRPr="00DE5067">
        <w:t xml:space="preserve"> </w:t>
      </w:r>
      <w:r w:rsidRPr="00DE5067">
        <w:rPr>
          <w:i/>
        </w:rPr>
        <w:t>9</w:t>
      </w:r>
      <w:r w:rsidRPr="00DE5067">
        <w:t xml:space="preserve"> (6), 2191-2207.</w:t>
      </w:r>
    </w:p>
    <w:p w14:paraId="5BCCAC5D" w14:textId="77777777" w:rsidR="00DE5067" w:rsidRPr="00DE5067" w:rsidRDefault="00DE5067" w:rsidP="00DE5067">
      <w:pPr>
        <w:pStyle w:val="EndNoteBibliography"/>
        <w:spacing w:after="0"/>
      </w:pPr>
      <w:r w:rsidRPr="00DE5067">
        <w:t>43.</w:t>
      </w:r>
      <w:r w:rsidRPr="00DE5067">
        <w:tab/>
        <w:t xml:space="preserve">Appel, K. W.;  Bash, J. O.;  Fahey, K.;  Foley, K. M.;  Gilliam, R. C.;  Hogrefe, C.;  Hutzel, W.;  Kang, D.;  Luecken, D.;  Mathur, R.;  Murphy, B. N.;  Napelenok, S.;  Nolte, C.;  Pouliot, G.;  Pleim, J. E.;  Pye, H. O. T.;  Ran, L.;  Roselle, S. J.;  Sarwar, G.;  Sidi, F.;  Spero, T.; Wong, D., The Community Multiscale Air Quality (CMAQ) Model Version 5.3: System Updates and Evaluation. </w:t>
      </w:r>
      <w:r w:rsidRPr="00DE5067">
        <w:rPr>
          <w:i/>
        </w:rPr>
        <w:t xml:space="preserve">in preparation </w:t>
      </w:r>
      <w:r w:rsidRPr="00DE5067">
        <w:rPr>
          <w:b/>
        </w:rPr>
        <w:t>2020</w:t>
      </w:r>
      <w:r w:rsidRPr="00DE5067">
        <w:t>.</w:t>
      </w:r>
    </w:p>
    <w:p w14:paraId="5C918AB0" w14:textId="5DF584D3" w:rsidR="00DE5067" w:rsidRPr="00DE5067" w:rsidRDefault="00DE5067" w:rsidP="00DE5067">
      <w:pPr>
        <w:pStyle w:val="EndNoteBibliography"/>
        <w:spacing w:after="0"/>
      </w:pPr>
      <w:r w:rsidRPr="00DE5067">
        <w:t>44.</w:t>
      </w:r>
      <w:r w:rsidRPr="00DE5067">
        <w:tab/>
        <w:t xml:space="preserve">DuPont, DuPont™ GenX Processing Aid for Making Fluoropolymer Resins: Setting a new industry standard for sustainable replacement technology. In </w:t>
      </w:r>
      <w:hyperlink r:id="rId23" w:history="1">
        <w:r w:rsidRPr="00DE5067">
          <w:rPr>
            <w:rStyle w:val="Hyperlink"/>
            <w:i/>
          </w:rPr>
          <w:t>https://bladenonline.com/wp-content/uploads/2017/06/Chemours_GenX_Brochure_Final_07July2010.pdf</w:t>
        </w:r>
      </w:hyperlink>
      <w:r w:rsidRPr="00DE5067">
        <w:t>, 2010.</w:t>
      </w:r>
    </w:p>
    <w:p w14:paraId="4A90D3E7" w14:textId="77777777" w:rsidR="00DE5067" w:rsidRPr="00DE5067" w:rsidRDefault="00DE5067" w:rsidP="00DE5067">
      <w:pPr>
        <w:pStyle w:val="EndNoteBibliography"/>
        <w:spacing w:after="0"/>
      </w:pPr>
      <w:r w:rsidRPr="00DE5067">
        <w:t>45.</w:t>
      </w:r>
      <w:r w:rsidRPr="00DE5067">
        <w:tab/>
        <w:t xml:space="preserve">Chen, H.;  Zhang, L.;  Li, M. Q.;  Yao, Y. M.;  Zhao, Z.;  Munoz, G.; Sun, H. W., Per- and polyfluoroalkyl substances (PFASs) in precipitation from mainland China: Contributions of unknown precursors and short-chain (C2-C3) perfluoroalkyl carboxylic acids. </w:t>
      </w:r>
      <w:r w:rsidRPr="00DE5067">
        <w:rPr>
          <w:i/>
        </w:rPr>
        <w:t xml:space="preserve">Water Research </w:t>
      </w:r>
      <w:r w:rsidRPr="00DE5067">
        <w:rPr>
          <w:b/>
        </w:rPr>
        <w:t>2019,</w:t>
      </w:r>
      <w:r w:rsidRPr="00DE5067">
        <w:t xml:space="preserve"> </w:t>
      </w:r>
      <w:r w:rsidRPr="00DE5067">
        <w:rPr>
          <w:i/>
        </w:rPr>
        <w:t>153</w:t>
      </w:r>
      <w:r w:rsidRPr="00DE5067">
        <w:t>, 169-177.</w:t>
      </w:r>
    </w:p>
    <w:p w14:paraId="4210500F" w14:textId="77777777" w:rsidR="00DE5067" w:rsidRPr="00DE5067" w:rsidRDefault="00DE5067" w:rsidP="00DE5067">
      <w:pPr>
        <w:pStyle w:val="EndNoteBibliography"/>
        <w:spacing w:after="0"/>
      </w:pPr>
      <w:r w:rsidRPr="00DE5067">
        <w:t>46.</w:t>
      </w:r>
      <w:r w:rsidRPr="00DE5067">
        <w:tab/>
        <w:t xml:space="preserve">Dreyer, A.;  Matthias, V.;  Weinberg, I.; Ebinghaus, R., Wet deposition of poly- and perfluorinated compounds in Northern Germany. </w:t>
      </w:r>
      <w:r w:rsidRPr="00DE5067">
        <w:rPr>
          <w:i/>
        </w:rPr>
        <w:t xml:space="preserve">Environ. Pollut. </w:t>
      </w:r>
      <w:r w:rsidRPr="00DE5067">
        <w:rPr>
          <w:b/>
        </w:rPr>
        <w:t>2010,</w:t>
      </w:r>
      <w:r w:rsidRPr="00DE5067">
        <w:t xml:space="preserve"> </w:t>
      </w:r>
      <w:r w:rsidRPr="00DE5067">
        <w:rPr>
          <w:i/>
        </w:rPr>
        <w:t>158</w:t>
      </w:r>
      <w:r w:rsidRPr="00DE5067">
        <w:t xml:space="preserve"> (5), 1221-1227.</w:t>
      </w:r>
    </w:p>
    <w:p w14:paraId="1C98A33C" w14:textId="77777777" w:rsidR="00DE5067" w:rsidRPr="00DE5067" w:rsidRDefault="00DE5067" w:rsidP="00DE5067">
      <w:pPr>
        <w:pStyle w:val="EndNoteBibliography"/>
        <w:spacing w:after="0"/>
      </w:pPr>
      <w:r w:rsidRPr="00DE5067">
        <w:lastRenderedPageBreak/>
        <w:t>47.</w:t>
      </w:r>
      <w:r w:rsidRPr="00DE5067">
        <w:tab/>
        <w:t xml:space="preserve">Washington, J. W.;  Rosal, C. G.;  McCord, J. P.;  Strynar, M. J.;  Lindstrom, A. B.;  Bergman, E. L.;  Goodrow, S. M.;  Tadesse, H. K.;  Pilant, A. N.;  Washington, B. J.;  Davis, M. J.;  Stuart, B. G.; Jenkins, T. M., Nontargeted mass-spectral detection of chloroperfluoropolyether carboxylates in New Jersey soils. </w:t>
      </w:r>
      <w:r w:rsidRPr="00DE5067">
        <w:rPr>
          <w:i/>
        </w:rPr>
        <w:t xml:space="preserve">Science </w:t>
      </w:r>
      <w:r w:rsidRPr="00DE5067">
        <w:rPr>
          <w:b/>
        </w:rPr>
        <w:t>2020,</w:t>
      </w:r>
      <w:r w:rsidRPr="00DE5067">
        <w:t xml:space="preserve"> </w:t>
      </w:r>
      <w:r w:rsidRPr="00DE5067">
        <w:rPr>
          <w:i/>
        </w:rPr>
        <w:t>368</w:t>
      </w:r>
      <w:r w:rsidRPr="00DE5067">
        <w:t xml:space="preserve"> (6495), 1103.</w:t>
      </w:r>
    </w:p>
    <w:p w14:paraId="252D50C0" w14:textId="77777777" w:rsidR="00DE5067" w:rsidRPr="00DE5067" w:rsidRDefault="00DE5067" w:rsidP="00DE5067">
      <w:pPr>
        <w:pStyle w:val="EndNoteBibliography"/>
      </w:pPr>
      <w:r w:rsidRPr="00DE5067">
        <w:t>48.</w:t>
      </w:r>
      <w:r w:rsidRPr="00DE5067">
        <w:tab/>
        <w:t xml:space="preserve">Joerss, H.;  Xie, Z.;  Wagner, C. C.;  von Appen, W.-J.;  Sunderland, E. M.; Ebinghaus, R., Transport of Legacy Perfluoroalkyl Substances and the Replacement Compound HFPO-DA through the Atlantic Gateway to the Arctic Ocean—Is the Arctic a Sink or a Source? </w:t>
      </w:r>
      <w:r w:rsidRPr="00DE5067">
        <w:rPr>
          <w:i/>
        </w:rPr>
        <w:t xml:space="preserve">Environmental Science &amp; Technology </w:t>
      </w:r>
      <w:r w:rsidRPr="00DE5067">
        <w:rPr>
          <w:b/>
        </w:rPr>
        <w:t>2020</w:t>
      </w:r>
      <w:r w:rsidRPr="00DE5067">
        <w:t>.</w:t>
      </w:r>
    </w:p>
    <w:p w14:paraId="23C7BE42" w14:textId="12E2E30E" w:rsidR="00E61891" w:rsidRDefault="00E25535" w:rsidP="000F41A2">
      <w:pPr>
        <w:spacing w:after="0"/>
        <w:jc w:val="both"/>
      </w:pPr>
      <w:r>
        <w:fldChar w:fldCharType="end"/>
      </w:r>
    </w:p>
    <w:p w14:paraId="619E8B5E" w14:textId="77777777" w:rsidR="00CC0273" w:rsidRDefault="00CC0273" w:rsidP="000F41A2">
      <w:pPr>
        <w:spacing w:after="0"/>
        <w:jc w:val="center"/>
        <w:rPr>
          <w:b/>
          <w:bCs/>
        </w:rPr>
      </w:pPr>
    </w:p>
    <w:p w14:paraId="7A3F64D7" w14:textId="77777777" w:rsidR="00CC0273" w:rsidRDefault="00CC0273" w:rsidP="000F41A2">
      <w:pPr>
        <w:spacing w:after="0"/>
        <w:jc w:val="center"/>
        <w:rPr>
          <w:b/>
          <w:bCs/>
        </w:rPr>
      </w:pPr>
    </w:p>
    <w:p w14:paraId="351965CD" w14:textId="77777777" w:rsidR="00CC0273" w:rsidRDefault="00CC0273" w:rsidP="000F41A2">
      <w:pPr>
        <w:spacing w:after="0"/>
        <w:jc w:val="center"/>
        <w:rPr>
          <w:b/>
          <w:bCs/>
        </w:rPr>
      </w:pPr>
    </w:p>
    <w:p w14:paraId="0BCD4810" w14:textId="77777777" w:rsidR="00CC0273" w:rsidRDefault="00CC0273" w:rsidP="000F41A2">
      <w:pPr>
        <w:spacing w:after="0"/>
        <w:jc w:val="center"/>
        <w:rPr>
          <w:b/>
          <w:bCs/>
        </w:rPr>
      </w:pPr>
    </w:p>
    <w:p w14:paraId="647B217E" w14:textId="77777777" w:rsidR="00CC0273" w:rsidRDefault="00CC0273" w:rsidP="000F41A2">
      <w:pPr>
        <w:spacing w:after="0"/>
        <w:jc w:val="center"/>
        <w:rPr>
          <w:b/>
          <w:bCs/>
        </w:rPr>
      </w:pPr>
    </w:p>
    <w:p w14:paraId="72340794" w14:textId="77777777" w:rsidR="00CC0273" w:rsidRDefault="00CC0273" w:rsidP="000F41A2">
      <w:pPr>
        <w:spacing w:after="0"/>
        <w:jc w:val="center"/>
        <w:rPr>
          <w:b/>
          <w:bCs/>
        </w:rPr>
      </w:pPr>
    </w:p>
    <w:p w14:paraId="3A80E46F" w14:textId="77777777" w:rsidR="00CC0273" w:rsidRDefault="00CC0273" w:rsidP="000F41A2">
      <w:pPr>
        <w:spacing w:after="0"/>
        <w:jc w:val="center"/>
        <w:rPr>
          <w:b/>
          <w:bCs/>
        </w:rPr>
      </w:pPr>
    </w:p>
    <w:p w14:paraId="2C6B44CA" w14:textId="77777777" w:rsidR="00CC0273" w:rsidRDefault="00CC0273" w:rsidP="000F41A2">
      <w:pPr>
        <w:spacing w:after="0"/>
        <w:jc w:val="center"/>
        <w:rPr>
          <w:b/>
          <w:bCs/>
        </w:rPr>
      </w:pPr>
    </w:p>
    <w:p w14:paraId="3E4BC097" w14:textId="77777777" w:rsidR="00CC0273" w:rsidRDefault="00CC0273" w:rsidP="000F41A2">
      <w:pPr>
        <w:spacing w:after="0"/>
        <w:jc w:val="center"/>
        <w:rPr>
          <w:b/>
          <w:bCs/>
        </w:rPr>
      </w:pPr>
    </w:p>
    <w:p w14:paraId="4845A93E" w14:textId="77777777" w:rsidR="00CC0273" w:rsidRDefault="00CC0273" w:rsidP="000F41A2">
      <w:pPr>
        <w:spacing w:after="0"/>
        <w:jc w:val="center"/>
        <w:rPr>
          <w:b/>
          <w:bCs/>
        </w:rPr>
      </w:pPr>
    </w:p>
    <w:p w14:paraId="2E47E363" w14:textId="77777777" w:rsidR="00CC0273" w:rsidRDefault="00CC0273" w:rsidP="000F41A2">
      <w:pPr>
        <w:spacing w:after="0"/>
        <w:jc w:val="center"/>
        <w:rPr>
          <w:b/>
          <w:bCs/>
        </w:rPr>
      </w:pPr>
    </w:p>
    <w:p w14:paraId="5374F14A" w14:textId="77777777" w:rsidR="00CC0273" w:rsidRDefault="00CC0273" w:rsidP="000F41A2">
      <w:pPr>
        <w:spacing w:after="0"/>
        <w:jc w:val="center"/>
        <w:rPr>
          <w:b/>
          <w:bCs/>
        </w:rPr>
      </w:pPr>
    </w:p>
    <w:p w14:paraId="126BA468" w14:textId="77777777" w:rsidR="00CC0273" w:rsidRDefault="00CC0273" w:rsidP="000F41A2">
      <w:pPr>
        <w:spacing w:after="0"/>
        <w:jc w:val="center"/>
        <w:rPr>
          <w:b/>
          <w:bCs/>
        </w:rPr>
      </w:pPr>
    </w:p>
    <w:p w14:paraId="6620AE2A" w14:textId="77777777" w:rsidR="00CC0273" w:rsidRDefault="00CC0273" w:rsidP="000F41A2">
      <w:pPr>
        <w:spacing w:after="0"/>
        <w:jc w:val="center"/>
        <w:rPr>
          <w:b/>
          <w:bCs/>
        </w:rPr>
      </w:pPr>
    </w:p>
    <w:p w14:paraId="3D15C08D" w14:textId="77777777" w:rsidR="00CC0273" w:rsidRDefault="00CC0273" w:rsidP="000F41A2">
      <w:pPr>
        <w:spacing w:after="0"/>
        <w:jc w:val="center"/>
        <w:rPr>
          <w:b/>
          <w:bCs/>
        </w:rPr>
      </w:pPr>
    </w:p>
    <w:p w14:paraId="25B7DE6B" w14:textId="77777777" w:rsidR="00CC0273" w:rsidRDefault="00CC0273" w:rsidP="000F41A2">
      <w:pPr>
        <w:spacing w:after="0"/>
        <w:jc w:val="center"/>
        <w:rPr>
          <w:b/>
          <w:bCs/>
        </w:rPr>
      </w:pPr>
    </w:p>
    <w:p w14:paraId="6C0EC74D" w14:textId="77777777" w:rsidR="00CC0273" w:rsidRDefault="00CC0273" w:rsidP="000F41A2">
      <w:pPr>
        <w:spacing w:after="0"/>
        <w:jc w:val="center"/>
        <w:rPr>
          <w:b/>
          <w:bCs/>
        </w:rPr>
      </w:pPr>
    </w:p>
    <w:p w14:paraId="43FB0DFE" w14:textId="77777777" w:rsidR="00CC0273" w:rsidRDefault="00CC0273" w:rsidP="000F41A2">
      <w:pPr>
        <w:spacing w:after="0"/>
        <w:jc w:val="center"/>
        <w:rPr>
          <w:b/>
          <w:bCs/>
        </w:rPr>
      </w:pPr>
    </w:p>
    <w:p w14:paraId="4FD68049" w14:textId="77777777" w:rsidR="00CC0273" w:rsidRDefault="00CC0273" w:rsidP="000F41A2">
      <w:pPr>
        <w:spacing w:after="0"/>
        <w:jc w:val="center"/>
        <w:rPr>
          <w:b/>
          <w:bCs/>
        </w:rPr>
      </w:pPr>
    </w:p>
    <w:p w14:paraId="638FB12A" w14:textId="77777777" w:rsidR="00CC0273" w:rsidRDefault="00CC0273" w:rsidP="000F41A2">
      <w:pPr>
        <w:spacing w:after="0"/>
        <w:jc w:val="center"/>
        <w:rPr>
          <w:b/>
          <w:bCs/>
        </w:rPr>
      </w:pPr>
    </w:p>
    <w:p w14:paraId="325BB800" w14:textId="77777777" w:rsidR="00CC0273" w:rsidRDefault="00CC0273" w:rsidP="000F41A2">
      <w:pPr>
        <w:spacing w:after="0"/>
        <w:jc w:val="center"/>
        <w:rPr>
          <w:b/>
          <w:bCs/>
        </w:rPr>
      </w:pPr>
    </w:p>
    <w:p w14:paraId="03F2B782" w14:textId="77777777" w:rsidR="00CC0273" w:rsidRDefault="00CC0273" w:rsidP="000F41A2">
      <w:pPr>
        <w:spacing w:after="0"/>
        <w:jc w:val="center"/>
        <w:rPr>
          <w:b/>
          <w:bCs/>
        </w:rPr>
      </w:pPr>
    </w:p>
    <w:p w14:paraId="6F148194" w14:textId="77777777" w:rsidR="00CC0273" w:rsidRDefault="00CC0273" w:rsidP="000F41A2">
      <w:pPr>
        <w:spacing w:after="0"/>
        <w:jc w:val="center"/>
        <w:rPr>
          <w:b/>
          <w:bCs/>
        </w:rPr>
      </w:pPr>
    </w:p>
    <w:p w14:paraId="7D023D67" w14:textId="77777777" w:rsidR="00CC0273" w:rsidRDefault="00CC0273" w:rsidP="000F41A2">
      <w:pPr>
        <w:spacing w:after="0"/>
        <w:jc w:val="center"/>
        <w:rPr>
          <w:b/>
          <w:bCs/>
        </w:rPr>
      </w:pPr>
    </w:p>
    <w:p w14:paraId="18F99686" w14:textId="77777777" w:rsidR="00CC0273" w:rsidRDefault="00CC0273" w:rsidP="000F41A2">
      <w:pPr>
        <w:spacing w:after="0"/>
        <w:jc w:val="center"/>
        <w:rPr>
          <w:b/>
          <w:bCs/>
        </w:rPr>
      </w:pPr>
    </w:p>
    <w:p w14:paraId="3BBCDF5F" w14:textId="77777777" w:rsidR="00CC0273" w:rsidRDefault="00CC0273" w:rsidP="000F41A2">
      <w:pPr>
        <w:spacing w:after="0"/>
        <w:jc w:val="center"/>
        <w:rPr>
          <w:b/>
          <w:bCs/>
        </w:rPr>
      </w:pPr>
    </w:p>
    <w:p w14:paraId="46D1DB6D" w14:textId="77777777" w:rsidR="00CC0273" w:rsidRDefault="00CC0273" w:rsidP="000F41A2">
      <w:pPr>
        <w:spacing w:after="0"/>
        <w:jc w:val="center"/>
        <w:rPr>
          <w:b/>
          <w:bCs/>
        </w:rPr>
      </w:pPr>
    </w:p>
    <w:p w14:paraId="2595FBCE" w14:textId="77777777" w:rsidR="00CC0273" w:rsidRDefault="00CC0273" w:rsidP="000F41A2">
      <w:pPr>
        <w:spacing w:after="0"/>
        <w:jc w:val="center"/>
        <w:rPr>
          <w:b/>
          <w:bCs/>
        </w:rPr>
      </w:pPr>
    </w:p>
    <w:p w14:paraId="64C1BE36" w14:textId="48D4BCD3" w:rsidR="000F41A2" w:rsidRPr="000F41A2" w:rsidRDefault="000F41A2" w:rsidP="000F41A2">
      <w:pPr>
        <w:spacing w:after="0"/>
        <w:jc w:val="center"/>
        <w:rPr>
          <w:b/>
          <w:bCs/>
        </w:rPr>
      </w:pPr>
      <w:r w:rsidRPr="000F41A2">
        <w:rPr>
          <w:b/>
          <w:bCs/>
        </w:rPr>
        <w:t>For Table of Contents Only</w:t>
      </w:r>
    </w:p>
    <w:p w14:paraId="10815ABB" w14:textId="16FD53F9" w:rsidR="000F41A2" w:rsidRDefault="000F41A2" w:rsidP="000F41A2">
      <w:pPr>
        <w:spacing w:after="0"/>
        <w:jc w:val="both"/>
      </w:pPr>
      <w:r>
        <w:rPr>
          <w:noProof/>
        </w:rPr>
        <w:lastRenderedPageBreak/>
        <w:drawing>
          <wp:inline distT="0" distB="0" distL="0" distR="0" wp14:anchorId="4C1AB574" wp14:editId="7C50D49E">
            <wp:extent cx="5934075" cy="200596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34075" cy="2005965"/>
                    </a:xfrm>
                    <a:prstGeom prst="rect">
                      <a:avLst/>
                    </a:prstGeom>
                    <a:noFill/>
                    <a:ln>
                      <a:noFill/>
                    </a:ln>
                  </pic:spPr>
                </pic:pic>
              </a:graphicData>
            </a:graphic>
          </wp:inline>
        </w:drawing>
      </w:r>
    </w:p>
    <w:sectPr w:rsidR="000F41A2" w:rsidSect="00E4734F">
      <w:footerReference w:type="default" r:id="rId25"/>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431903" w14:textId="77777777" w:rsidR="0083565F" w:rsidRDefault="0083565F" w:rsidP="00B154E9">
      <w:pPr>
        <w:spacing w:after="0" w:line="240" w:lineRule="auto"/>
      </w:pPr>
      <w:r>
        <w:separator/>
      </w:r>
    </w:p>
  </w:endnote>
  <w:endnote w:type="continuationSeparator" w:id="0">
    <w:p w14:paraId="0A171A9E" w14:textId="77777777" w:rsidR="0083565F" w:rsidRDefault="0083565F" w:rsidP="00B154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72896280"/>
      <w:docPartObj>
        <w:docPartGallery w:val="Page Numbers (Bottom of Page)"/>
        <w:docPartUnique/>
      </w:docPartObj>
    </w:sdtPr>
    <w:sdtEndPr>
      <w:rPr>
        <w:noProof/>
      </w:rPr>
    </w:sdtEndPr>
    <w:sdtContent>
      <w:p w14:paraId="1C59AE22" w14:textId="77777777" w:rsidR="00760EAB" w:rsidRDefault="00760EA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77A086C" w14:textId="77777777" w:rsidR="00760EAB" w:rsidRDefault="00760EA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E1C664" w14:textId="77777777" w:rsidR="0083565F" w:rsidRDefault="0083565F" w:rsidP="00B154E9">
      <w:pPr>
        <w:spacing w:after="0" w:line="240" w:lineRule="auto"/>
      </w:pPr>
      <w:r>
        <w:separator/>
      </w:r>
    </w:p>
  </w:footnote>
  <w:footnote w:type="continuationSeparator" w:id="0">
    <w:p w14:paraId="02A8EB58" w14:textId="77777777" w:rsidR="0083565F" w:rsidRDefault="0083565F" w:rsidP="00B154E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2D2765"/>
    <w:multiLevelType w:val="multilevel"/>
    <w:tmpl w:val="1C66CE78"/>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BEA3455"/>
    <w:multiLevelType w:val="multilevel"/>
    <w:tmpl w:val="BC0825DC"/>
    <w:lvl w:ilvl="0">
      <w:start w:val="3"/>
      <w:numFmt w:val="decimal"/>
      <w:lvlText w:val="%1"/>
      <w:lvlJc w:val="left"/>
      <w:pPr>
        <w:ind w:left="720" w:hanging="360"/>
      </w:pPr>
      <w:rPr>
        <w:rFonts w:hint="default"/>
      </w:rPr>
    </w:lvl>
    <w:lvl w:ilvl="1">
      <w:start w:val="2"/>
      <w:numFmt w:val="decimal"/>
      <w:isLgl/>
      <w:lvlText w:val="%1.%2"/>
      <w:lvlJc w:val="left"/>
      <w:pPr>
        <w:ind w:left="720" w:hanging="360"/>
      </w:pPr>
      <w:rPr>
        <w:rFonts w:hint="default"/>
        <w:b w:val="0"/>
        <w:bCs/>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 w15:restartNumberingAfterBreak="0">
    <w:nsid w:val="28A92400"/>
    <w:multiLevelType w:val="hybridMultilevel"/>
    <w:tmpl w:val="B352DC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B94141B"/>
    <w:multiLevelType w:val="hybridMultilevel"/>
    <w:tmpl w:val="BEA2E5C6"/>
    <w:lvl w:ilvl="0" w:tplc="F5264CB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84E442E"/>
    <w:multiLevelType w:val="hybridMultilevel"/>
    <w:tmpl w:val="63008B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7166052"/>
    <w:multiLevelType w:val="hybridMultilevel"/>
    <w:tmpl w:val="3556A616"/>
    <w:lvl w:ilvl="0" w:tplc="72FEFCCE">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9A055D3"/>
    <w:multiLevelType w:val="hybridMultilevel"/>
    <w:tmpl w:val="C01447D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9A161E5"/>
    <w:multiLevelType w:val="hybridMultilevel"/>
    <w:tmpl w:val="9E64CC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7121432"/>
    <w:multiLevelType w:val="hybridMultilevel"/>
    <w:tmpl w:val="C01447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98D4A4C"/>
    <w:multiLevelType w:val="hybridMultilevel"/>
    <w:tmpl w:val="350EBA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C9E6CA3"/>
    <w:multiLevelType w:val="hybridMultilevel"/>
    <w:tmpl w:val="CED2CC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68F447A"/>
    <w:multiLevelType w:val="hybridMultilevel"/>
    <w:tmpl w:val="C01447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73E7A1A"/>
    <w:multiLevelType w:val="hybridMultilevel"/>
    <w:tmpl w:val="11B0F1F0"/>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9DF6E50"/>
    <w:multiLevelType w:val="hybridMultilevel"/>
    <w:tmpl w:val="6D0CC6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2143165"/>
    <w:multiLevelType w:val="hybridMultilevel"/>
    <w:tmpl w:val="C01447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33C0865"/>
    <w:multiLevelType w:val="hybridMultilevel"/>
    <w:tmpl w:val="B6CC5122"/>
    <w:lvl w:ilvl="0" w:tplc="B7A2354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9AA4EC4"/>
    <w:multiLevelType w:val="hybridMultilevel"/>
    <w:tmpl w:val="FF5E8770"/>
    <w:lvl w:ilvl="0" w:tplc="9FE237E0">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E217E91"/>
    <w:multiLevelType w:val="multilevel"/>
    <w:tmpl w:val="B2A63C06"/>
    <w:lvl w:ilvl="0">
      <w:start w:val="1"/>
      <w:numFmt w:val="decimal"/>
      <w:lvlText w:val="%1"/>
      <w:lvlJc w:val="left"/>
      <w:pPr>
        <w:ind w:left="360" w:hanging="360"/>
      </w:pPr>
      <w:rPr>
        <w:rFonts w:hint="default"/>
      </w:rPr>
    </w:lvl>
    <w:lvl w:ilvl="1">
      <w:start w:val="3"/>
      <w:numFmt w:val="decimal"/>
      <w:lvlText w:val="%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8" w15:restartNumberingAfterBreak="0">
    <w:nsid w:val="7E240784"/>
    <w:multiLevelType w:val="multilevel"/>
    <w:tmpl w:val="DEFC260C"/>
    <w:lvl w:ilvl="0">
      <w:start w:val="3"/>
      <w:numFmt w:val="decimal"/>
      <w:lvlText w:val="%1"/>
      <w:lvlJc w:val="left"/>
      <w:pPr>
        <w:ind w:left="720" w:hanging="360"/>
      </w:pPr>
      <w:rPr>
        <w:rFonts w:hint="default"/>
      </w:rPr>
    </w:lvl>
    <w:lvl w:ilvl="1">
      <w:start w:val="1"/>
      <w:numFmt w:val="decimal"/>
      <w:isLgl/>
      <w:lvlText w:val="%1.%2"/>
      <w:lvlJc w:val="left"/>
      <w:pPr>
        <w:ind w:left="9270" w:hanging="360"/>
      </w:pPr>
      <w:rPr>
        <w:rFonts w:hint="default"/>
        <w:b w:val="0"/>
        <w:bCs/>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9" w15:restartNumberingAfterBreak="0">
    <w:nsid w:val="7F996D9E"/>
    <w:multiLevelType w:val="hybridMultilevel"/>
    <w:tmpl w:val="42C87104"/>
    <w:lvl w:ilvl="0" w:tplc="5E741538">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15"/>
  </w:num>
  <w:num w:numId="3">
    <w:abstractNumId w:val="17"/>
  </w:num>
  <w:num w:numId="4">
    <w:abstractNumId w:val="6"/>
  </w:num>
  <w:num w:numId="5">
    <w:abstractNumId w:val="1"/>
  </w:num>
  <w:num w:numId="6">
    <w:abstractNumId w:val="4"/>
  </w:num>
  <w:num w:numId="7">
    <w:abstractNumId w:val="0"/>
  </w:num>
  <w:num w:numId="8">
    <w:abstractNumId w:val="18"/>
  </w:num>
  <w:num w:numId="9">
    <w:abstractNumId w:val="7"/>
  </w:num>
  <w:num w:numId="10">
    <w:abstractNumId w:val="2"/>
  </w:num>
  <w:num w:numId="11">
    <w:abstractNumId w:val="3"/>
  </w:num>
  <w:num w:numId="12">
    <w:abstractNumId w:val="9"/>
  </w:num>
  <w:num w:numId="13">
    <w:abstractNumId w:val="13"/>
  </w:num>
  <w:num w:numId="14">
    <w:abstractNumId w:val="12"/>
  </w:num>
  <w:num w:numId="15">
    <w:abstractNumId w:val="16"/>
  </w:num>
  <w:num w:numId="16">
    <w:abstractNumId w:val="5"/>
  </w:num>
  <w:num w:numId="17">
    <w:abstractNumId w:val="19"/>
  </w:num>
  <w:num w:numId="18">
    <w:abstractNumId w:val="11"/>
  </w:num>
  <w:num w:numId="19">
    <w:abstractNumId w:val="8"/>
  </w:num>
  <w:num w:numId="20">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CS_ELD_Aug2020&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da0drsatfxffxedr25prf27evppx2x02dsw&quot;&gt;PFAS&lt;record-ids&gt;&lt;item&gt;6&lt;/item&gt;&lt;item&gt;14&lt;/item&gt;&lt;item&gt;15&lt;/item&gt;&lt;item&gt;17&lt;/item&gt;&lt;item&gt;26&lt;/item&gt;&lt;item&gt;27&lt;/item&gt;&lt;item&gt;28&lt;/item&gt;&lt;item&gt;29&lt;/item&gt;&lt;item&gt;30&lt;/item&gt;&lt;item&gt;34&lt;/item&gt;&lt;item&gt;46&lt;/item&gt;&lt;item&gt;51&lt;/item&gt;&lt;item&gt;52&lt;/item&gt;&lt;item&gt;56&lt;/item&gt;&lt;item&gt;60&lt;/item&gt;&lt;item&gt;61&lt;/item&gt;&lt;item&gt;62&lt;/item&gt;&lt;item&gt;64&lt;/item&gt;&lt;item&gt;66&lt;/item&gt;&lt;item&gt;82&lt;/item&gt;&lt;item&gt;85&lt;/item&gt;&lt;item&gt;91&lt;/item&gt;&lt;item&gt;92&lt;/item&gt;&lt;item&gt;93&lt;/item&gt;&lt;item&gt;94&lt;/item&gt;&lt;item&gt;96&lt;/item&gt;&lt;item&gt;97&lt;/item&gt;&lt;item&gt;98&lt;/item&gt;&lt;item&gt;99&lt;/item&gt;&lt;item&gt;100&lt;/item&gt;&lt;item&gt;101&lt;/item&gt;&lt;item&gt;102&lt;/item&gt;&lt;item&gt;103&lt;/item&gt;&lt;item&gt;106&lt;/item&gt;&lt;item&gt;107&lt;/item&gt;&lt;item&gt;111&lt;/item&gt;&lt;item&gt;112&lt;/item&gt;&lt;item&gt;113&lt;/item&gt;&lt;item&gt;119&lt;/item&gt;&lt;item&gt;124&lt;/item&gt;&lt;item&gt;125&lt;/item&gt;&lt;item&gt;126&lt;/item&gt;&lt;item&gt;127&lt;/item&gt;&lt;item&gt;128&lt;/item&gt;&lt;item&gt;129&lt;/item&gt;&lt;item&gt;130&lt;/item&gt;&lt;item&gt;132&lt;/item&gt;&lt;item&gt;133&lt;/item&gt;&lt;/record-ids&gt;&lt;/item&gt;&lt;/Libraries&gt;"/>
  </w:docVars>
  <w:rsids>
    <w:rsidRoot w:val="002F1C88"/>
    <w:rsid w:val="00001666"/>
    <w:rsid w:val="00005639"/>
    <w:rsid w:val="00007A94"/>
    <w:rsid w:val="00010FAC"/>
    <w:rsid w:val="000142D0"/>
    <w:rsid w:val="00014420"/>
    <w:rsid w:val="0001544B"/>
    <w:rsid w:val="00017A91"/>
    <w:rsid w:val="00024259"/>
    <w:rsid w:val="00026076"/>
    <w:rsid w:val="0002645A"/>
    <w:rsid w:val="00027026"/>
    <w:rsid w:val="00027315"/>
    <w:rsid w:val="0002732F"/>
    <w:rsid w:val="0002736B"/>
    <w:rsid w:val="00035F32"/>
    <w:rsid w:val="00037179"/>
    <w:rsid w:val="00040055"/>
    <w:rsid w:val="000417EF"/>
    <w:rsid w:val="00042DF5"/>
    <w:rsid w:val="00047AD0"/>
    <w:rsid w:val="00054F69"/>
    <w:rsid w:val="00063A28"/>
    <w:rsid w:val="00063E73"/>
    <w:rsid w:val="00065AC3"/>
    <w:rsid w:val="0006610A"/>
    <w:rsid w:val="00072D2F"/>
    <w:rsid w:val="00073984"/>
    <w:rsid w:val="00074147"/>
    <w:rsid w:val="00077688"/>
    <w:rsid w:val="000779ED"/>
    <w:rsid w:val="00077B64"/>
    <w:rsid w:val="00084084"/>
    <w:rsid w:val="0009070C"/>
    <w:rsid w:val="00091A77"/>
    <w:rsid w:val="00092BB4"/>
    <w:rsid w:val="0009599C"/>
    <w:rsid w:val="00097754"/>
    <w:rsid w:val="00097823"/>
    <w:rsid w:val="00097B38"/>
    <w:rsid w:val="00097F33"/>
    <w:rsid w:val="000A21D9"/>
    <w:rsid w:val="000A74E9"/>
    <w:rsid w:val="000A76D6"/>
    <w:rsid w:val="000A7BE2"/>
    <w:rsid w:val="000B0B1A"/>
    <w:rsid w:val="000B3422"/>
    <w:rsid w:val="000B4AD3"/>
    <w:rsid w:val="000B6AA8"/>
    <w:rsid w:val="000C281A"/>
    <w:rsid w:val="000C72E9"/>
    <w:rsid w:val="000D3859"/>
    <w:rsid w:val="000D4958"/>
    <w:rsid w:val="000D57D6"/>
    <w:rsid w:val="000D6C13"/>
    <w:rsid w:val="000D741E"/>
    <w:rsid w:val="000E1D94"/>
    <w:rsid w:val="000E2055"/>
    <w:rsid w:val="000E39D0"/>
    <w:rsid w:val="000E52CF"/>
    <w:rsid w:val="000E58F3"/>
    <w:rsid w:val="000E6987"/>
    <w:rsid w:val="000E733F"/>
    <w:rsid w:val="000F358D"/>
    <w:rsid w:val="000F41A2"/>
    <w:rsid w:val="000F4338"/>
    <w:rsid w:val="000F4997"/>
    <w:rsid w:val="000F548A"/>
    <w:rsid w:val="00103A8C"/>
    <w:rsid w:val="00103F95"/>
    <w:rsid w:val="001064E1"/>
    <w:rsid w:val="001076DD"/>
    <w:rsid w:val="00111E8E"/>
    <w:rsid w:val="00114C44"/>
    <w:rsid w:val="001204A8"/>
    <w:rsid w:val="00123025"/>
    <w:rsid w:val="00126971"/>
    <w:rsid w:val="00130F1E"/>
    <w:rsid w:val="00132542"/>
    <w:rsid w:val="001331F5"/>
    <w:rsid w:val="00136391"/>
    <w:rsid w:val="001407EA"/>
    <w:rsid w:val="001443D0"/>
    <w:rsid w:val="001448C8"/>
    <w:rsid w:val="00146AEA"/>
    <w:rsid w:val="001471A0"/>
    <w:rsid w:val="00153784"/>
    <w:rsid w:val="00155B36"/>
    <w:rsid w:val="00160EC9"/>
    <w:rsid w:val="001612E3"/>
    <w:rsid w:val="0016405A"/>
    <w:rsid w:val="001727F3"/>
    <w:rsid w:val="0017399A"/>
    <w:rsid w:val="00176C1A"/>
    <w:rsid w:val="0018604C"/>
    <w:rsid w:val="00187626"/>
    <w:rsid w:val="0019019C"/>
    <w:rsid w:val="001903FD"/>
    <w:rsid w:val="00191345"/>
    <w:rsid w:val="0019209E"/>
    <w:rsid w:val="001927E8"/>
    <w:rsid w:val="001A20EE"/>
    <w:rsid w:val="001A2D76"/>
    <w:rsid w:val="001A41B0"/>
    <w:rsid w:val="001B51D2"/>
    <w:rsid w:val="001B53A9"/>
    <w:rsid w:val="001B69A8"/>
    <w:rsid w:val="001C123C"/>
    <w:rsid w:val="001C276E"/>
    <w:rsid w:val="001C3703"/>
    <w:rsid w:val="001D24E5"/>
    <w:rsid w:val="001D2617"/>
    <w:rsid w:val="001D2E04"/>
    <w:rsid w:val="001D4D79"/>
    <w:rsid w:val="001D520F"/>
    <w:rsid w:val="001D5637"/>
    <w:rsid w:val="001D6901"/>
    <w:rsid w:val="001D7598"/>
    <w:rsid w:val="001E50EC"/>
    <w:rsid w:val="001E551A"/>
    <w:rsid w:val="001E6EA0"/>
    <w:rsid w:val="001E77FD"/>
    <w:rsid w:val="001F0A7E"/>
    <w:rsid w:val="001F37BF"/>
    <w:rsid w:val="001F48FF"/>
    <w:rsid w:val="00200253"/>
    <w:rsid w:val="00201266"/>
    <w:rsid w:val="00204CE0"/>
    <w:rsid w:val="00210EC7"/>
    <w:rsid w:val="0021233C"/>
    <w:rsid w:val="0021237B"/>
    <w:rsid w:val="00213DA5"/>
    <w:rsid w:val="0021574F"/>
    <w:rsid w:val="0021598F"/>
    <w:rsid w:val="00216A5C"/>
    <w:rsid w:val="00225AF1"/>
    <w:rsid w:val="002271DE"/>
    <w:rsid w:val="00230D65"/>
    <w:rsid w:val="002337F9"/>
    <w:rsid w:val="002408F8"/>
    <w:rsid w:val="002415B2"/>
    <w:rsid w:val="00246D7E"/>
    <w:rsid w:val="00253041"/>
    <w:rsid w:val="0025354B"/>
    <w:rsid w:val="00254036"/>
    <w:rsid w:val="00254E0F"/>
    <w:rsid w:val="00256B18"/>
    <w:rsid w:val="00261800"/>
    <w:rsid w:val="00261CE2"/>
    <w:rsid w:val="00272A6B"/>
    <w:rsid w:val="002741FC"/>
    <w:rsid w:val="00274922"/>
    <w:rsid w:val="00274CED"/>
    <w:rsid w:val="00274D6F"/>
    <w:rsid w:val="00276FC3"/>
    <w:rsid w:val="00280832"/>
    <w:rsid w:val="0028608D"/>
    <w:rsid w:val="00290B3B"/>
    <w:rsid w:val="0029103B"/>
    <w:rsid w:val="002938C6"/>
    <w:rsid w:val="00294C10"/>
    <w:rsid w:val="00295587"/>
    <w:rsid w:val="00297494"/>
    <w:rsid w:val="002A0312"/>
    <w:rsid w:val="002A3919"/>
    <w:rsid w:val="002B1965"/>
    <w:rsid w:val="002B500E"/>
    <w:rsid w:val="002B5B18"/>
    <w:rsid w:val="002C0930"/>
    <w:rsid w:val="002C2FBB"/>
    <w:rsid w:val="002C6302"/>
    <w:rsid w:val="002C6D35"/>
    <w:rsid w:val="002D0321"/>
    <w:rsid w:val="002D3868"/>
    <w:rsid w:val="002D6401"/>
    <w:rsid w:val="002D72E7"/>
    <w:rsid w:val="002D76E0"/>
    <w:rsid w:val="002E1B6E"/>
    <w:rsid w:val="002E2619"/>
    <w:rsid w:val="002E35C2"/>
    <w:rsid w:val="002F0198"/>
    <w:rsid w:val="002F0259"/>
    <w:rsid w:val="002F13B0"/>
    <w:rsid w:val="002F1C88"/>
    <w:rsid w:val="002F7275"/>
    <w:rsid w:val="002F7D51"/>
    <w:rsid w:val="002F7E4D"/>
    <w:rsid w:val="003017A7"/>
    <w:rsid w:val="00302789"/>
    <w:rsid w:val="00302EF6"/>
    <w:rsid w:val="00305B3E"/>
    <w:rsid w:val="003073DD"/>
    <w:rsid w:val="00310A17"/>
    <w:rsid w:val="0031146A"/>
    <w:rsid w:val="00313035"/>
    <w:rsid w:val="00323421"/>
    <w:rsid w:val="00325F64"/>
    <w:rsid w:val="00327A6C"/>
    <w:rsid w:val="0033489C"/>
    <w:rsid w:val="00340059"/>
    <w:rsid w:val="00340C56"/>
    <w:rsid w:val="0034385A"/>
    <w:rsid w:val="00345E07"/>
    <w:rsid w:val="00353D57"/>
    <w:rsid w:val="00354D7F"/>
    <w:rsid w:val="0035553C"/>
    <w:rsid w:val="0035573A"/>
    <w:rsid w:val="00363D09"/>
    <w:rsid w:val="00365171"/>
    <w:rsid w:val="0036696A"/>
    <w:rsid w:val="00367EEF"/>
    <w:rsid w:val="00370FD8"/>
    <w:rsid w:val="00373069"/>
    <w:rsid w:val="0037457F"/>
    <w:rsid w:val="00375148"/>
    <w:rsid w:val="00375593"/>
    <w:rsid w:val="00375D94"/>
    <w:rsid w:val="003812BC"/>
    <w:rsid w:val="003909DE"/>
    <w:rsid w:val="0039459B"/>
    <w:rsid w:val="00394648"/>
    <w:rsid w:val="003A097C"/>
    <w:rsid w:val="003A29B6"/>
    <w:rsid w:val="003B069B"/>
    <w:rsid w:val="003B347F"/>
    <w:rsid w:val="003B577A"/>
    <w:rsid w:val="003C1CE0"/>
    <w:rsid w:val="003C5554"/>
    <w:rsid w:val="003C6B4B"/>
    <w:rsid w:val="003D07A9"/>
    <w:rsid w:val="003D2223"/>
    <w:rsid w:val="003D62CC"/>
    <w:rsid w:val="003E1E30"/>
    <w:rsid w:val="003E222C"/>
    <w:rsid w:val="003E570B"/>
    <w:rsid w:val="003F386E"/>
    <w:rsid w:val="003F3C70"/>
    <w:rsid w:val="003F5841"/>
    <w:rsid w:val="003F6B2A"/>
    <w:rsid w:val="003F70DE"/>
    <w:rsid w:val="004004AE"/>
    <w:rsid w:val="00400660"/>
    <w:rsid w:val="00401D94"/>
    <w:rsid w:val="00411A2B"/>
    <w:rsid w:val="004124D5"/>
    <w:rsid w:val="00416B6E"/>
    <w:rsid w:val="00420216"/>
    <w:rsid w:val="00422D92"/>
    <w:rsid w:val="00433F51"/>
    <w:rsid w:val="00435E13"/>
    <w:rsid w:val="00450337"/>
    <w:rsid w:val="00452781"/>
    <w:rsid w:val="00452C30"/>
    <w:rsid w:val="00457A31"/>
    <w:rsid w:val="00457C9C"/>
    <w:rsid w:val="00462552"/>
    <w:rsid w:val="004667D4"/>
    <w:rsid w:val="00467213"/>
    <w:rsid w:val="0046757D"/>
    <w:rsid w:val="0047030B"/>
    <w:rsid w:val="00472FE9"/>
    <w:rsid w:val="0047685D"/>
    <w:rsid w:val="00476D59"/>
    <w:rsid w:val="00476FC1"/>
    <w:rsid w:val="004801E5"/>
    <w:rsid w:val="00483E3C"/>
    <w:rsid w:val="00483E56"/>
    <w:rsid w:val="004872B8"/>
    <w:rsid w:val="00487F24"/>
    <w:rsid w:val="004911EB"/>
    <w:rsid w:val="004916E5"/>
    <w:rsid w:val="00491CDB"/>
    <w:rsid w:val="004940D0"/>
    <w:rsid w:val="004A00D8"/>
    <w:rsid w:val="004A330C"/>
    <w:rsid w:val="004A3F35"/>
    <w:rsid w:val="004A3FE1"/>
    <w:rsid w:val="004A49FC"/>
    <w:rsid w:val="004A4A39"/>
    <w:rsid w:val="004A6BC6"/>
    <w:rsid w:val="004A7F45"/>
    <w:rsid w:val="004B29CF"/>
    <w:rsid w:val="004B3EDE"/>
    <w:rsid w:val="004B508E"/>
    <w:rsid w:val="004B50CC"/>
    <w:rsid w:val="004B791B"/>
    <w:rsid w:val="004C03EE"/>
    <w:rsid w:val="004C0877"/>
    <w:rsid w:val="004C2498"/>
    <w:rsid w:val="004C7DDA"/>
    <w:rsid w:val="004D27A2"/>
    <w:rsid w:val="004D3CBB"/>
    <w:rsid w:val="004D71EF"/>
    <w:rsid w:val="004E366D"/>
    <w:rsid w:val="004E3FA9"/>
    <w:rsid w:val="004E562D"/>
    <w:rsid w:val="004E71D9"/>
    <w:rsid w:val="004F313D"/>
    <w:rsid w:val="004F367D"/>
    <w:rsid w:val="004F5DEC"/>
    <w:rsid w:val="004F5FCF"/>
    <w:rsid w:val="004F7998"/>
    <w:rsid w:val="0050278B"/>
    <w:rsid w:val="0050419F"/>
    <w:rsid w:val="00504F3D"/>
    <w:rsid w:val="005100EE"/>
    <w:rsid w:val="00511169"/>
    <w:rsid w:val="005128B0"/>
    <w:rsid w:val="0051406C"/>
    <w:rsid w:val="00520907"/>
    <w:rsid w:val="00522F02"/>
    <w:rsid w:val="0052354A"/>
    <w:rsid w:val="00526746"/>
    <w:rsid w:val="005354D8"/>
    <w:rsid w:val="00540B6D"/>
    <w:rsid w:val="00541B65"/>
    <w:rsid w:val="00542831"/>
    <w:rsid w:val="00542B71"/>
    <w:rsid w:val="00544E25"/>
    <w:rsid w:val="00545764"/>
    <w:rsid w:val="00552D6A"/>
    <w:rsid w:val="00553AF7"/>
    <w:rsid w:val="00553C10"/>
    <w:rsid w:val="00560C8D"/>
    <w:rsid w:val="005642F1"/>
    <w:rsid w:val="00564871"/>
    <w:rsid w:val="00566086"/>
    <w:rsid w:val="005671A4"/>
    <w:rsid w:val="00567B5F"/>
    <w:rsid w:val="0057035F"/>
    <w:rsid w:val="00570883"/>
    <w:rsid w:val="005806F2"/>
    <w:rsid w:val="00585EE3"/>
    <w:rsid w:val="005915EB"/>
    <w:rsid w:val="005923D5"/>
    <w:rsid w:val="005945BB"/>
    <w:rsid w:val="005968B9"/>
    <w:rsid w:val="00596901"/>
    <w:rsid w:val="00597F72"/>
    <w:rsid w:val="005A0F90"/>
    <w:rsid w:val="005A16BB"/>
    <w:rsid w:val="005A3456"/>
    <w:rsid w:val="005A7902"/>
    <w:rsid w:val="005B1505"/>
    <w:rsid w:val="005B225E"/>
    <w:rsid w:val="005C0B75"/>
    <w:rsid w:val="005C2FD4"/>
    <w:rsid w:val="005D0D63"/>
    <w:rsid w:val="005D3D26"/>
    <w:rsid w:val="005D44FC"/>
    <w:rsid w:val="005D6565"/>
    <w:rsid w:val="005E110E"/>
    <w:rsid w:val="005E1DC9"/>
    <w:rsid w:val="005E254C"/>
    <w:rsid w:val="005E319A"/>
    <w:rsid w:val="005E5BF6"/>
    <w:rsid w:val="005E6A0E"/>
    <w:rsid w:val="005F09A3"/>
    <w:rsid w:val="005F1730"/>
    <w:rsid w:val="005F27EB"/>
    <w:rsid w:val="005F53ED"/>
    <w:rsid w:val="00600902"/>
    <w:rsid w:val="0060384E"/>
    <w:rsid w:val="00603F82"/>
    <w:rsid w:val="00606913"/>
    <w:rsid w:val="00607616"/>
    <w:rsid w:val="00610135"/>
    <w:rsid w:val="00610CD2"/>
    <w:rsid w:val="006138FB"/>
    <w:rsid w:val="006142AB"/>
    <w:rsid w:val="00616483"/>
    <w:rsid w:val="00617D06"/>
    <w:rsid w:val="00625764"/>
    <w:rsid w:val="006314A6"/>
    <w:rsid w:val="00634EF7"/>
    <w:rsid w:val="006360BC"/>
    <w:rsid w:val="0063700E"/>
    <w:rsid w:val="00637238"/>
    <w:rsid w:val="006439ED"/>
    <w:rsid w:val="00652E20"/>
    <w:rsid w:val="00655D0F"/>
    <w:rsid w:val="006568AF"/>
    <w:rsid w:val="00662A4C"/>
    <w:rsid w:val="006630CC"/>
    <w:rsid w:val="00663EBB"/>
    <w:rsid w:val="00664867"/>
    <w:rsid w:val="00665022"/>
    <w:rsid w:val="00675324"/>
    <w:rsid w:val="00676F9D"/>
    <w:rsid w:val="00684F48"/>
    <w:rsid w:val="00685D56"/>
    <w:rsid w:val="00686019"/>
    <w:rsid w:val="00686FF8"/>
    <w:rsid w:val="00692E34"/>
    <w:rsid w:val="00697AD5"/>
    <w:rsid w:val="006A08A0"/>
    <w:rsid w:val="006A11D5"/>
    <w:rsid w:val="006A1BFB"/>
    <w:rsid w:val="006A2FB4"/>
    <w:rsid w:val="006A4CBB"/>
    <w:rsid w:val="006A51AA"/>
    <w:rsid w:val="006B1629"/>
    <w:rsid w:val="006B3CC8"/>
    <w:rsid w:val="006B4212"/>
    <w:rsid w:val="006B5641"/>
    <w:rsid w:val="006B6618"/>
    <w:rsid w:val="006B6D42"/>
    <w:rsid w:val="006B72B7"/>
    <w:rsid w:val="006C0E75"/>
    <w:rsid w:val="006C1183"/>
    <w:rsid w:val="006C1A8F"/>
    <w:rsid w:val="006D02D9"/>
    <w:rsid w:val="006D4467"/>
    <w:rsid w:val="006E0784"/>
    <w:rsid w:val="006E0EB2"/>
    <w:rsid w:val="006F1BC9"/>
    <w:rsid w:val="006F25D1"/>
    <w:rsid w:val="006F3F76"/>
    <w:rsid w:val="006F471B"/>
    <w:rsid w:val="006F4BC7"/>
    <w:rsid w:val="006F51BF"/>
    <w:rsid w:val="006F5953"/>
    <w:rsid w:val="006F5AC1"/>
    <w:rsid w:val="0070015E"/>
    <w:rsid w:val="00700E22"/>
    <w:rsid w:val="0070317B"/>
    <w:rsid w:val="00703257"/>
    <w:rsid w:val="00703359"/>
    <w:rsid w:val="00704DA6"/>
    <w:rsid w:val="00711C93"/>
    <w:rsid w:val="007156EE"/>
    <w:rsid w:val="00715D0C"/>
    <w:rsid w:val="00720093"/>
    <w:rsid w:val="00726F06"/>
    <w:rsid w:val="0073355E"/>
    <w:rsid w:val="007336AF"/>
    <w:rsid w:val="00736E25"/>
    <w:rsid w:val="00737302"/>
    <w:rsid w:val="00742270"/>
    <w:rsid w:val="00743304"/>
    <w:rsid w:val="007437F3"/>
    <w:rsid w:val="0074476C"/>
    <w:rsid w:val="00746E66"/>
    <w:rsid w:val="00750E5C"/>
    <w:rsid w:val="00751E0A"/>
    <w:rsid w:val="007523D8"/>
    <w:rsid w:val="007571B9"/>
    <w:rsid w:val="00760EAB"/>
    <w:rsid w:val="00764E5E"/>
    <w:rsid w:val="00765836"/>
    <w:rsid w:val="00766AE0"/>
    <w:rsid w:val="00771CC7"/>
    <w:rsid w:val="007727FD"/>
    <w:rsid w:val="0077669A"/>
    <w:rsid w:val="0077711B"/>
    <w:rsid w:val="007776CE"/>
    <w:rsid w:val="00780E17"/>
    <w:rsid w:val="007813B8"/>
    <w:rsid w:val="00782171"/>
    <w:rsid w:val="007901FF"/>
    <w:rsid w:val="00792CE9"/>
    <w:rsid w:val="007973E9"/>
    <w:rsid w:val="00797803"/>
    <w:rsid w:val="007A06B6"/>
    <w:rsid w:val="007A119D"/>
    <w:rsid w:val="007A1AB4"/>
    <w:rsid w:val="007A3A62"/>
    <w:rsid w:val="007B04BB"/>
    <w:rsid w:val="007B2697"/>
    <w:rsid w:val="007B3511"/>
    <w:rsid w:val="007B6A76"/>
    <w:rsid w:val="007B7239"/>
    <w:rsid w:val="007B765E"/>
    <w:rsid w:val="007C073A"/>
    <w:rsid w:val="007C07FE"/>
    <w:rsid w:val="007C227E"/>
    <w:rsid w:val="007C4571"/>
    <w:rsid w:val="007C45EF"/>
    <w:rsid w:val="007C4C37"/>
    <w:rsid w:val="007C5F28"/>
    <w:rsid w:val="007D239F"/>
    <w:rsid w:val="007D412B"/>
    <w:rsid w:val="007D4721"/>
    <w:rsid w:val="007D4EB6"/>
    <w:rsid w:val="007D6C79"/>
    <w:rsid w:val="007E67C7"/>
    <w:rsid w:val="007F2B18"/>
    <w:rsid w:val="007F673B"/>
    <w:rsid w:val="0080137C"/>
    <w:rsid w:val="00802AC4"/>
    <w:rsid w:val="00803780"/>
    <w:rsid w:val="00805D5D"/>
    <w:rsid w:val="00807427"/>
    <w:rsid w:val="00812E24"/>
    <w:rsid w:val="00814C61"/>
    <w:rsid w:val="00816F60"/>
    <w:rsid w:val="008207C9"/>
    <w:rsid w:val="00820EA4"/>
    <w:rsid w:val="00821134"/>
    <w:rsid w:val="00824463"/>
    <w:rsid w:val="008302DB"/>
    <w:rsid w:val="00830DB9"/>
    <w:rsid w:val="00832211"/>
    <w:rsid w:val="0083304D"/>
    <w:rsid w:val="00834517"/>
    <w:rsid w:val="0083565F"/>
    <w:rsid w:val="008433A2"/>
    <w:rsid w:val="008437C5"/>
    <w:rsid w:val="008475EB"/>
    <w:rsid w:val="00853378"/>
    <w:rsid w:val="008538AD"/>
    <w:rsid w:val="00857115"/>
    <w:rsid w:val="00860AA4"/>
    <w:rsid w:val="00864C98"/>
    <w:rsid w:val="00865814"/>
    <w:rsid w:val="008661BF"/>
    <w:rsid w:val="0087129F"/>
    <w:rsid w:val="00876FD1"/>
    <w:rsid w:val="00881ADA"/>
    <w:rsid w:val="00884255"/>
    <w:rsid w:val="00886965"/>
    <w:rsid w:val="00887F8E"/>
    <w:rsid w:val="00890B53"/>
    <w:rsid w:val="00892D73"/>
    <w:rsid w:val="00893866"/>
    <w:rsid w:val="00894B73"/>
    <w:rsid w:val="00897A15"/>
    <w:rsid w:val="008A0E60"/>
    <w:rsid w:val="008A2518"/>
    <w:rsid w:val="008A57E8"/>
    <w:rsid w:val="008A6A88"/>
    <w:rsid w:val="008B4AC8"/>
    <w:rsid w:val="008B58FB"/>
    <w:rsid w:val="008B6C4C"/>
    <w:rsid w:val="008C0189"/>
    <w:rsid w:val="008C01FD"/>
    <w:rsid w:val="008C16DC"/>
    <w:rsid w:val="008C2B1E"/>
    <w:rsid w:val="008C349C"/>
    <w:rsid w:val="008C3875"/>
    <w:rsid w:val="008C510B"/>
    <w:rsid w:val="008D107D"/>
    <w:rsid w:val="008D2920"/>
    <w:rsid w:val="008D2E2B"/>
    <w:rsid w:val="008D6DF9"/>
    <w:rsid w:val="008E670F"/>
    <w:rsid w:val="008F0594"/>
    <w:rsid w:val="008F231B"/>
    <w:rsid w:val="008F2653"/>
    <w:rsid w:val="008F3386"/>
    <w:rsid w:val="008F366F"/>
    <w:rsid w:val="008F6459"/>
    <w:rsid w:val="008F66D9"/>
    <w:rsid w:val="009006CB"/>
    <w:rsid w:val="009009EE"/>
    <w:rsid w:val="00905D9A"/>
    <w:rsid w:val="009156C1"/>
    <w:rsid w:val="009166A5"/>
    <w:rsid w:val="0092164B"/>
    <w:rsid w:val="00922B57"/>
    <w:rsid w:val="0092351B"/>
    <w:rsid w:val="009245DC"/>
    <w:rsid w:val="00924957"/>
    <w:rsid w:val="00925CD1"/>
    <w:rsid w:val="00925CFB"/>
    <w:rsid w:val="009262F2"/>
    <w:rsid w:val="00926DF9"/>
    <w:rsid w:val="0093069A"/>
    <w:rsid w:val="009306B0"/>
    <w:rsid w:val="0093078A"/>
    <w:rsid w:val="009309F0"/>
    <w:rsid w:val="0093307D"/>
    <w:rsid w:val="00941075"/>
    <w:rsid w:val="00941FB7"/>
    <w:rsid w:val="0094204D"/>
    <w:rsid w:val="009464EA"/>
    <w:rsid w:val="00947D43"/>
    <w:rsid w:val="00952B47"/>
    <w:rsid w:val="0095320D"/>
    <w:rsid w:val="009546D8"/>
    <w:rsid w:val="00956BB7"/>
    <w:rsid w:val="00961EBF"/>
    <w:rsid w:val="00962FE6"/>
    <w:rsid w:val="00965455"/>
    <w:rsid w:val="009666E6"/>
    <w:rsid w:val="0097020C"/>
    <w:rsid w:val="0097080D"/>
    <w:rsid w:val="00970FE0"/>
    <w:rsid w:val="009724CE"/>
    <w:rsid w:val="009735C1"/>
    <w:rsid w:val="00974938"/>
    <w:rsid w:val="00975247"/>
    <w:rsid w:val="009760AC"/>
    <w:rsid w:val="009800E6"/>
    <w:rsid w:val="00981C3A"/>
    <w:rsid w:val="00983900"/>
    <w:rsid w:val="0098470B"/>
    <w:rsid w:val="0099209A"/>
    <w:rsid w:val="00994355"/>
    <w:rsid w:val="009947FC"/>
    <w:rsid w:val="00994B13"/>
    <w:rsid w:val="00995C14"/>
    <w:rsid w:val="00996612"/>
    <w:rsid w:val="00997AC5"/>
    <w:rsid w:val="00997BC1"/>
    <w:rsid w:val="009A263C"/>
    <w:rsid w:val="009A6146"/>
    <w:rsid w:val="009A631D"/>
    <w:rsid w:val="009B02BC"/>
    <w:rsid w:val="009B2883"/>
    <w:rsid w:val="009B34FE"/>
    <w:rsid w:val="009B5104"/>
    <w:rsid w:val="009B5381"/>
    <w:rsid w:val="009B6B91"/>
    <w:rsid w:val="009B70E7"/>
    <w:rsid w:val="009C0865"/>
    <w:rsid w:val="009C2EDD"/>
    <w:rsid w:val="009C51B5"/>
    <w:rsid w:val="009D01BC"/>
    <w:rsid w:val="009D03FC"/>
    <w:rsid w:val="009D0431"/>
    <w:rsid w:val="009D1A13"/>
    <w:rsid w:val="009D3C85"/>
    <w:rsid w:val="009D662E"/>
    <w:rsid w:val="009D683B"/>
    <w:rsid w:val="009E126D"/>
    <w:rsid w:val="009E1DF2"/>
    <w:rsid w:val="009E2110"/>
    <w:rsid w:val="009E6F4E"/>
    <w:rsid w:val="009F25D1"/>
    <w:rsid w:val="00A06E49"/>
    <w:rsid w:val="00A11B71"/>
    <w:rsid w:val="00A12716"/>
    <w:rsid w:val="00A13FFF"/>
    <w:rsid w:val="00A14EE1"/>
    <w:rsid w:val="00A16473"/>
    <w:rsid w:val="00A2090E"/>
    <w:rsid w:val="00A233F6"/>
    <w:rsid w:val="00A23436"/>
    <w:rsid w:val="00A23B95"/>
    <w:rsid w:val="00A26CBA"/>
    <w:rsid w:val="00A271A6"/>
    <w:rsid w:val="00A306E9"/>
    <w:rsid w:val="00A311EA"/>
    <w:rsid w:val="00A31787"/>
    <w:rsid w:val="00A32545"/>
    <w:rsid w:val="00A33CC2"/>
    <w:rsid w:val="00A3515B"/>
    <w:rsid w:val="00A368B2"/>
    <w:rsid w:val="00A40C43"/>
    <w:rsid w:val="00A42981"/>
    <w:rsid w:val="00A42ECD"/>
    <w:rsid w:val="00A43C6B"/>
    <w:rsid w:val="00A4495E"/>
    <w:rsid w:val="00A461DF"/>
    <w:rsid w:val="00A52CDE"/>
    <w:rsid w:val="00A52FEC"/>
    <w:rsid w:val="00A53112"/>
    <w:rsid w:val="00A53B66"/>
    <w:rsid w:val="00A566F3"/>
    <w:rsid w:val="00A60232"/>
    <w:rsid w:val="00A63FF8"/>
    <w:rsid w:val="00A654C5"/>
    <w:rsid w:val="00A666FA"/>
    <w:rsid w:val="00A67ABE"/>
    <w:rsid w:val="00A76025"/>
    <w:rsid w:val="00A806C5"/>
    <w:rsid w:val="00A817A6"/>
    <w:rsid w:val="00A83249"/>
    <w:rsid w:val="00A87EFC"/>
    <w:rsid w:val="00A90B4E"/>
    <w:rsid w:val="00A91CA1"/>
    <w:rsid w:val="00A91DD6"/>
    <w:rsid w:val="00A92F31"/>
    <w:rsid w:val="00A953E2"/>
    <w:rsid w:val="00A95509"/>
    <w:rsid w:val="00A969B7"/>
    <w:rsid w:val="00AA23E8"/>
    <w:rsid w:val="00AA2C77"/>
    <w:rsid w:val="00AA55AF"/>
    <w:rsid w:val="00AA730B"/>
    <w:rsid w:val="00AB124C"/>
    <w:rsid w:val="00AB18AB"/>
    <w:rsid w:val="00AB1B14"/>
    <w:rsid w:val="00AB1DF8"/>
    <w:rsid w:val="00AC25F1"/>
    <w:rsid w:val="00AC5D71"/>
    <w:rsid w:val="00AC6613"/>
    <w:rsid w:val="00AC7A39"/>
    <w:rsid w:val="00AD02DE"/>
    <w:rsid w:val="00AD0437"/>
    <w:rsid w:val="00AD0DAF"/>
    <w:rsid w:val="00AD1B57"/>
    <w:rsid w:val="00AD2061"/>
    <w:rsid w:val="00AD2213"/>
    <w:rsid w:val="00AD3D4E"/>
    <w:rsid w:val="00AD57CF"/>
    <w:rsid w:val="00AD5862"/>
    <w:rsid w:val="00AE3007"/>
    <w:rsid w:val="00AE3CE9"/>
    <w:rsid w:val="00AE5EB1"/>
    <w:rsid w:val="00AF255B"/>
    <w:rsid w:val="00AF53FD"/>
    <w:rsid w:val="00B0267F"/>
    <w:rsid w:val="00B04C66"/>
    <w:rsid w:val="00B07029"/>
    <w:rsid w:val="00B1156A"/>
    <w:rsid w:val="00B154E9"/>
    <w:rsid w:val="00B23CA3"/>
    <w:rsid w:val="00B243F2"/>
    <w:rsid w:val="00B335F3"/>
    <w:rsid w:val="00B339D7"/>
    <w:rsid w:val="00B34E9F"/>
    <w:rsid w:val="00B36982"/>
    <w:rsid w:val="00B37AE7"/>
    <w:rsid w:val="00B44C69"/>
    <w:rsid w:val="00B5260A"/>
    <w:rsid w:val="00B52A4D"/>
    <w:rsid w:val="00B53E9C"/>
    <w:rsid w:val="00B550DB"/>
    <w:rsid w:val="00B577E1"/>
    <w:rsid w:val="00B62521"/>
    <w:rsid w:val="00B64201"/>
    <w:rsid w:val="00B64938"/>
    <w:rsid w:val="00B66C4A"/>
    <w:rsid w:val="00B67CBF"/>
    <w:rsid w:val="00B710F4"/>
    <w:rsid w:val="00B7125C"/>
    <w:rsid w:val="00B73110"/>
    <w:rsid w:val="00B75F2F"/>
    <w:rsid w:val="00B8080B"/>
    <w:rsid w:val="00B81131"/>
    <w:rsid w:val="00B816F0"/>
    <w:rsid w:val="00B82468"/>
    <w:rsid w:val="00B845E3"/>
    <w:rsid w:val="00B8560D"/>
    <w:rsid w:val="00B9046E"/>
    <w:rsid w:val="00B90528"/>
    <w:rsid w:val="00B91D9A"/>
    <w:rsid w:val="00B92751"/>
    <w:rsid w:val="00B92C28"/>
    <w:rsid w:val="00B94064"/>
    <w:rsid w:val="00B945EF"/>
    <w:rsid w:val="00B9746D"/>
    <w:rsid w:val="00BA096A"/>
    <w:rsid w:val="00BA28B2"/>
    <w:rsid w:val="00BA30CD"/>
    <w:rsid w:val="00BA4DA4"/>
    <w:rsid w:val="00BA6A23"/>
    <w:rsid w:val="00BB00DA"/>
    <w:rsid w:val="00BB27CD"/>
    <w:rsid w:val="00BB35B9"/>
    <w:rsid w:val="00BB3EB7"/>
    <w:rsid w:val="00BB685B"/>
    <w:rsid w:val="00BC209B"/>
    <w:rsid w:val="00BD10EE"/>
    <w:rsid w:val="00BD1F3A"/>
    <w:rsid w:val="00BD58DC"/>
    <w:rsid w:val="00BD5A51"/>
    <w:rsid w:val="00BD6662"/>
    <w:rsid w:val="00BD66F8"/>
    <w:rsid w:val="00BE4327"/>
    <w:rsid w:val="00BE5CE8"/>
    <w:rsid w:val="00BE75EF"/>
    <w:rsid w:val="00BF209A"/>
    <w:rsid w:val="00BF2DAA"/>
    <w:rsid w:val="00BF4985"/>
    <w:rsid w:val="00BF5331"/>
    <w:rsid w:val="00BF5FE2"/>
    <w:rsid w:val="00BF7B77"/>
    <w:rsid w:val="00BF7F63"/>
    <w:rsid w:val="00C00912"/>
    <w:rsid w:val="00C027C7"/>
    <w:rsid w:val="00C10ABC"/>
    <w:rsid w:val="00C15A0B"/>
    <w:rsid w:val="00C1699E"/>
    <w:rsid w:val="00C16EE5"/>
    <w:rsid w:val="00C20AD8"/>
    <w:rsid w:val="00C24A54"/>
    <w:rsid w:val="00C273BA"/>
    <w:rsid w:val="00C30089"/>
    <w:rsid w:val="00C303EA"/>
    <w:rsid w:val="00C32373"/>
    <w:rsid w:val="00C34C4D"/>
    <w:rsid w:val="00C35040"/>
    <w:rsid w:val="00C35F21"/>
    <w:rsid w:val="00C35FFD"/>
    <w:rsid w:val="00C37B2C"/>
    <w:rsid w:val="00C4152E"/>
    <w:rsid w:val="00C438DA"/>
    <w:rsid w:val="00C52E5D"/>
    <w:rsid w:val="00C52FB1"/>
    <w:rsid w:val="00C5348B"/>
    <w:rsid w:val="00C55B07"/>
    <w:rsid w:val="00C5714C"/>
    <w:rsid w:val="00C5722C"/>
    <w:rsid w:val="00C6073F"/>
    <w:rsid w:val="00C62087"/>
    <w:rsid w:val="00C6218E"/>
    <w:rsid w:val="00C65C4D"/>
    <w:rsid w:val="00C7177E"/>
    <w:rsid w:val="00C718FB"/>
    <w:rsid w:val="00C73882"/>
    <w:rsid w:val="00C8078E"/>
    <w:rsid w:val="00C82898"/>
    <w:rsid w:val="00C83E53"/>
    <w:rsid w:val="00C8582C"/>
    <w:rsid w:val="00C91A29"/>
    <w:rsid w:val="00C92C32"/>
    <w:rsid w:val="00C9329E"/>
    <w:rsid w:val="00C955CD"/>
    <w:rsid w:val="00C97BF6"/>
    <w:rsid w:val="00CA0533"/>
    <w:rsid w:val="00CA121B"/>
    <w:rsid w:val="00CA2547"/>
    <w:rsid w:val="00CA4489"/>
    <w:rsid w:val="00CA6ECD"/>
    <w:rsid w:val="00CA7467"/>
    <w:rsid w:val="00CB06BE"/>
    <w:rsid w:val="00CB40DB"/>
    <w:rsid w:val="00CC0273"/>
    <w:rsid w:val="00CC5FEA"/>
    <w:rsid w:val="00CD10EE"/>
    <w:rsid w:val="00CD2536"/>
    <w:rsid w:val="00CD2603"/>
    <w:rsid w:val="00CD3994"/>
    <w:rsid w:val="00CD3FCE"/>
    <w:rsid w:val="00CE110C"/>
    <w:rsid w:val="00CF3233"/>
    <w:rsid w:val="00CF437A"/>
    <w:rsid w:val="00CF6187"/>
    <w:rsid w:val="00D002E7"/>
    <w:rsid w:val="00D00532"/>
    <w:rsid w:val="00D03256"/>
    <w:rsid w:val="00D040DC"/>
    <w:rsid w:val="00D0454A"/>
    <w:rsid w:val="00D058FA"/>
    <w:rsid w:val="00D0714E"/>
    <w:rsid w:val="00D117AB"/>
    <w:rsid w:val="00D11F3F"/>
    <w:rsid w:val="00D138F2"/>
    <w:rsid w:val="00D1460C"/>
    <w:rsid w:val="00D16401"/>
    <w:rsid w:val="00D22217"/>
    <w:rsid w:val="00D2254B"/>
    <w:rsid w:val="00D22C10"/>
    <w:rsid w:val="00D24B15"/>
    <w:rsid w:val="00D2507F"/>
    <w:rsid w:val="00D25D6F"/>
    <w:rsid w:val="00D314B4"/>
    <w:rsid w:val="00D31558"/>
    <w:rsid w:val="00D3199B"/>
    <w:rsid w:val="00D351BE"/>
    <w:rsid w:val="00D364E5"/>
    <w:rsid w:val="00D37C51"/>
    <w:rsid w:val="00D42A6F"/>
    <w:rsid w:val="00D42F76"/>
    <w:rsid w:val="00D43797"/>
    <w:rsid w:val="00D467C5"/>
    <w:rsid w:val="00D52E58"/>
    <w:rsid w:val="00D545DA"/>
    <w:rsid w:val="00D55E32"/>
    <w:rsid w:val="00D56E57"/>
    <w:rsid w:val="00D62CAD"/>
    <w:rsid w:val="00D657F8"/>
    <w:rsid w:val="00D6787E"/>
    <w:rsid w:val="00D720EA"/>
    <w:rsid w:val="00D73383"/>
    <w:rsid w:val="00D73A79"/>
    <w:rsid w:val="00D73A7F"/>
    <w:rsid w:val="00D923DF"/>
    <w:rsid w:val="00DA1AC9"/>
    <w:rsid w:val="00DA28AF"/>
    <w:rsid w:val="00DA4A51"/>
    <w:rsid w:val="00DA57FD"/>
    <w:rsid w:val="00DA5F39"/>
    <w:rsid w:val="00DA6082"/>
    <w:rsid w:val="00DA6D48"/>
    <w:rsid w:val="00DA7701"/>
    <w:rsid w:val="00DA7B37"/>
    <w:rsid w:val="00DB2934"/>
    <w:rsid w:val="00DB3BC5"/>
    <w:rsid w:val="00DB3C91"/>
    <w:rsid w:val="00DB48AA"/>
    <w:rsid w:val="00DC5749"/>
    <w:rsid w:val="00DD0289"/>
    <w:rsid w:val="00DD08E2"/>
    <w:rsid w:val="00DE432F"/>
    <w:rsid w:val="00DE5067"/>
    <w:rsid w:val="00DF03D7"/>
    <w:rsid w:val="00E00507"/>
    <w:rsid w:val="00E00FAF"/>
    <w:rsid w:val="00E01FF3"/>
    <w:rsid w:val="00E023B9"/>
    <w:rsid w:val="00E0242C"/>
    <w:rsid w:val="00E03DC5"/>
    <w:rsid w:val="00E0411D"/>
    <w:rsid w:val="00E0520A"/>
    <w:rsid w:val="00E060AB"/>
    <w:rsid w:val="00E06A34"/>
    <w:rsid w:val="00E12158"/>
    <w:rsid w:val="00E14682"/>
    <w:rsid w:val="00E16931"/>
    <w:rsid w:val="00E16979"/>
    <w:rsid w:val="00E17033"/>
    <w:rsid w:val="00E20B36"/>
    <w:rsid w:val="00E2129D"/>
    <w:rsid w:val="00E215AF"/>
    <w:rsid w:val="00E21A72"/>
    <w:rsid w:val="00E21F45"/>
    <w:rsid w:val="00E247D3"/>
    <w:rsid w:val="00E25535"/>
    <w:rsid w:val="00E27A8F"/>
    <w:rsid w:val="00E32AD1"/>
    <w:rsid w:val="00E3659E"/>
    <w:rsid w:val="00E3688D"/>
    <w:rsid w:val="00E41F5A"/>
    <w:rsid w:val="00E443D6"/>
    <w:rsid w:val="00E4519F"/>
    <w:rsid w:val="00E4734F"/>
    <w:rsid w:val="00E476BE"/>
    <w:rsid w:val="00E47E62"/>
    <w:rsid w:val="00E51854"/>
    <w:rsid w:val="00E571F2"/>
    <w:rsid w:val="00E61891"/>
    <w:rsid w:val="00E66CC6"/>
    <w:rsid w:val="00E720B7"/>
    <w:rsid w:val="00E73D47"/>
    <w:rsid w:val="00E75E04"/>
    <w:rsid w:val="00E77C2D"/>
    <w:rsid w:val="00E81912"/>
    <w:rsid w:val="00E84E45"/>
    <w:rsid w:val="00E8620A"/>
    <w:rsid w:val="00E8748B"/>
    <w:rsid w:val="00E905D8"/>
    <w:rsid w:val="00E9180C"/>
    <w:rsid w:val="00E92D20"/>
    <w:rsid w:val="00E930B4"/>
    <w:rsid w:val="00E94CE7"/>
    <w:rsid w:val="00E96A6F"/>
    <w:rsid w:val="00EA1881"/>
    <w:rsid w:val="00EA36AE"/>
    <w:rsid w:val="00EA4676"/>
    <w:rsid w:val="00EA577F"/>
    <w:rsid w:val="00EA60C1"/>
    <w:rsid w:val="00EA61B2"/>
    <w:rsid w:val="00EA6382"/>
    <w:rsid w:val="00EB5A27"/>
    <w:rsid w:val="00EC02AA"/>
    <w:rsid w:val="00EC19F7"/>
    <w:rsid w:val="00EC7DD4"/>
    <w:rsid w:val="00EE0640"/>
    <w:rsid w:val="00EE07AE"/>
    <w:rsid w:val="00EE3DB2"/>
    <w:rsid w:val="00EE5DD8"/>
    <w:rsid w:val="00EE7A02"/>
    <w:rsid w:val="00EE7E94"/>
    <w:rsid w:val="00EF2D45"/>
    <w:rsid w:val="00EF2F5D"/>
    <w:rsid w:val="00F001B9"/>
    <w:rsid w:val="00F01113"/>
    <w:rsid w:val="00F01186"/>
    <w:rsid w:val="00F024EB"/>
    <w:rsid w:val="00F02D3E"/>
    <w:rsid w:val="00F04F1D"/>
    <w:rsid w:val="00F1162C"/>
    <w:rsid w:val="00F164CB"/>
    <w:rsid w:val="00F16EB4"/>
    <w:rsid w:val="00F23468"/>
    <w:rsid w:val="00F248F2"/>
    <w:rsid w:val="00F266B5"/>
    <w:rsid w:val="00F26E64"/>
    <w:rsid w:val="00F34268"/>
    <w:rsid w:val="00F35E9F"/>
    <w:rsid w:val="00F440A1"/>
    <w:rsid w:val="00F464FB"/>
    <w:rsid w:val="00F46F58"/>
    <w:rsid w:val="00F479AC"/>
    <w:rsid w:val="00F47FB7"/>
    <w:rsid w:val="00F513BA"/>
    <w:rsid w:val="00F522FF"/>
    <w:rsid w:val="00F5283F"/>
    <w:rsid w:val="00F530E0"/>
    <w:rsid w:val="00F61411"/>
    <w:rsid w:val="00F62F3E"/>
    <w:rsid w:val="00F6359A"/>
    <w:rsid w:val="00F76A69"/>
    <w:rsid w:val="00F778D2"/>
    <w:rsid w:val="00F90322"/>
    <w:rsid w:val="00F9077F"/>
    <w:rsid w:val="00FA3C4E"/>
    <w:rsid w:val="00FA4042"/>
    <w:rsid w:val="00FA4CF5"/>
    <w:rsid w:val="00FA5959"/>
    <w:rsid w:val="00FA5DD0"/>
    <w:rsid w:val="00FA6252"/>
    <w:rsid w:val="00FB0C95"/>
    <w:rsid w:val="00FB235C"/>
    <w:rsid w:val="00FB2F22"/>
    <w:rsid w:val="00FB32D0"/>
    <w:rsid w:val="00FB3DB1"/>
    <w:rsid w:val="00FB4387"/>
    <w:rsid w:val="00FB67A9"/>
    <w:rsid w:val="00FB76CB"/>
    <w:rsid w:val="00FC0932"/>
    <w:rsid w:val="00FC0C33"/>
    <w:rsid w:val="00FC0DB3"/>
    <w:rsid w:val="00FC23AB"/>
    <w:rsid w:val="00FC38B1"/>
    <w:rsid w:val="00FC5F8B"/>
    <w:rsid w:val="00FC60DD"/>
    <w:rsid w:val="00FC7784"/>
    <w:rsid w:val="00FD30F0"/>
    <w:rsid w:val="00FD640C"/>
    <w:rsid w:val="00FD7939"/>
    <w:rsid w:val="00FD7BA6"/>
    <w:rsid w:val="00FD7EDE"/>
    <w:rsid w:val="00FE0565"/>
    <w:rsid w:val="00FE1C3D"/>
    <w:rsid w:val="00FE27D9"/>
    <w:rsid w:val="00FE411D"/>
    <w:rsid w:val="00FE5958"/>
    <w:rsid w:val="00FE60D9"/>
    <w:rsid w:val="00FE7888"/>
    <w:rsid w:val="00FF600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76213F"/>
  <w15:chartTrackingRefBased/>
  <w15:docId w15:val="{F09888BB-1E3A-499E-978F-AEDB1C12A3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CF6187"/>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40C56"/>
    <w:pPr>
      <w:ind w:left="720"/>
      <w:contextualSpacing/>
    </w:pPr>
  </w:style>
  <w:style w:type="paragraph" w:styleId="Header">
    <w:name w:val="header"/>
    <w:basedOn w:val="Normal"/>
    <w:link w:val="HeaderChar"/>
    <w:uiPriority w:val="99"/>
    <w:unhideWhenUsed/>
    <w:rsid w:val="00B154E9"/>
    <w:pPr>
      <w:tabs>
        <w:tab w:val="center" w:pos="4680"/>
        <w:tab w:val="right" w:pos="9360"/>
      </w:tabs>
      <w:spacing w:after="0" w:line="240" w:lineRule="auto"/>
    </w:pPr>
  </w:style>
  <w:style w:type="character" w:customStyle="1" w:styleId="HeaderChar">
    <w:name w:val="Header Char"/>
    <w:basedOn w:val="DefaultParagraphFont"/>
    <w:link w:val="Header"/>
    <w:uiPriority w:val="99"/>
    <w:rsid w:val="00B154E9"/>
  </w:style>
  <w:style w:type="paragraph" w:styleId="Footer">
    <w:name w:val="footer"/>
    <w:basedOn w:val="Normal"/>
    <w:link w:val="FooterChar"/>
    <w:uiPriority w:val="99"/>
    <w:unhideWhenUsed/>
    <w:rsid w:val="00B154E9"/>
    <w:pPr>
      <w:tabs>
        <w:tab w:val="center" w:pos="4680"/>
        <w:tab w:val="right" w:pos="9360"/>
      </w:tabs>
      <w:spacing w:after="0" w:line="240" w:lineRule="auto"/>
    </w:pPr>
  </w:style>
  <w:style w:type="character" w:customStyle="1" w:styleId="FooterChar">
    <w:name w:val="Footer Char"/>
    <w:basedOn w:val="DefaultParagraphFont"/>
    <w:link w:val="Footer"/>
    <w:uiPriority w:val="99"/>
    <w:rsid w:val="00B154E9"/>
  </w:style>
  <w:style w:type="paragraph" w:customStyle="1" w:styleId="EndNoteBibliographyTitle">
    <w:name w:val="EndNote Bibliography Title"/>
    <w:basedOn w:val="Normal"/>
    <w:link w:val="EndNoteBibliographyTitleChar"/>
    <w:rsid w:val="00E2553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25535"/>
    <w:rPr>
      <w:rFonts w:ascii="Calibri" w:hAnsi="Calibri" w:cs="Calibri"/>
      <w:noProof/>
    </w:rPr>
  </w:style>
  <w:style w:type="paragraph" w:customStyle="1" w:styleId="EndNoteBibliography">
    <w:name w:val="EndNote Bibliography"/>
    <w:basedOn w:val="Normal"/>
    <w:link w:val="EndNoteBibliographyChar"/>
    <w:rsid w:val="00E25535"/>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25535"/>
    <w:rPr>
      <w:rFonts w:ascii="Calibri" w:hAnsi="Calibri" w:cs="Calibri"/>
      <w:noProof/>
    </w:rPr>
  </w:style>
  <w:style w:type="paragraph" w:styleId="BalloonText">
    <w:name w:val="Balloon Text"/>
    <w:basedOn w:val="Normal"/>
    <w:link w:val="BalloonTextChar"/>
    <w:uiPriority w:val="99"/>
    <w:semiHidden/>
    <w:unhideWhenUsed/>
    <w:rsid w:val="00BF498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F4985"/>
    <w:rPr>
      <w:rFonts w:ascii="Segoe UI" w:hAnsi="Segoe UI" w:cs="Segoe UI"/>
      <w:sz w:val="18"/>
      <w:szCs w:val="18"/>
    </w:rPr>
  </w:style>
  <w:style w:type="character" w:styleId="CommentReference">
    <w:name w:val="annotation reference"/>
    <w:basedOn w:val="DefaultParagraphFont"/>
    <w:uiPriority w:val="99"/>
    <w:semiHidden/>
    <w:unhideWhenUsed/>
    <w:rsid w:val="00DA6D48"/>
    <w:rPr>
      <w:sz w:val="16"/>
      <w:szCs w:val="16"/>
    </w:rPr>
  </w:style>
  <w:style w:type="paragraph" w:styleId="CommentText">
    <w:name w:val="annotation text"/>
    <w:basedOn w:val="Normal"/>
    <w:link w:val="CommentTextChar"/>
    <w:uiPriority w:val="99"/>
    <w:unhideWhenUsed/>
    <w:rsid w:val="00DA6D48"/>
    <w:pPr>
      <w:spacing w:line="240" w:lineRule="auto"/>
    </w:pPr>
    <w:rPr>
      <w:sz w:val="20"/>
      <w:szCs w:val="20"/>
    </w:rPr>
  </w:style>
  <w:style w:type="character" w:customStyle="1" w:styleId="CommentTextChar">
    <w:name w:val="Comment Text Char"/>
    <w:basedOn w:val="DefaultParagraphFont"/>
    <w:link w:val="CommentText"/>
    <w:uiPriority w:val="99"/>
    <w:rsid w:val="00DA6D48"/>
    <w:rPr>
      <w:sz w:val="20"/>
      <w:szCs w:val="20"/>
    </w:rPr>
  </w:style>
  <w:style w:type="paragraph" w:styleId="CommentSubject">
    <w:name w:val="annotation subject"/>
    <w:basedOn w:val="CommentText"/>
    <w:next w:val="CommentText"/>
    <w:link w:val="CommentSubjectChar"/>
    <w:uiPriority w:val="99"/>
    <w:semiHidden/>
    <w:unhideWhenUsed/>
    <w:rsid w:val="00DA6D48"/>
    <w:rPr>
      <w:b/>
      <w:bCs/>
    </w:rPr>
  </w:style>
  <w:style w:type="character" w:customStyle="1" w:styleId="CommentSubjectChar">
    <w:name w:val="Comment Subject Char"/>
    <w:basedOn w:val="CommentTextChar"/>
    <w:link w:val="CommentSubject"/>
    <w:uiPriority w:val="99"/>
    <w:semiHidden/>
    <w:rsid w:val="00DA6D48"/>
    <w:rPr>
      <w:b/>
      <w:bCs/>
      <w:sz w:val="20"/>
      <w:szCs w:val="20"/>
    </w:rPr>
  </w:style>
  <w:style w:type="character" w:styleId="Hyperlink">
    <w:name w:val="Hyperlink"/>
    <w:basedOn w:val="DefaultParagraphFont"/>
    <w:uiPriority w:val="99"/>
    <w:unhideWhenUsed/>
    <w:rsid w:val="007C07FE"/>
    <w:rPr>
      <w:color w:val="0563C1" w:themeColor="hyperlink"/>
      <w:u w:val="single"/>
    </w:rPr>
  </w:style>
  <w:style w:type="character" w:styleId="UnresolvedMention">
    <w:name w:val="Unresolved Mention"/>
    <w:basedOn w:val="DefaultParagraphFont"/>
    <w:uiPriority w:val="99"/>
    <w:semiHidden/>
    <w:unhideWhenUsed/>
    <w:rsid w:val="007C07FE"/>
    <w:rPr>
      <w:color w:val="605E5C"/>
      <w:shd w:val="clear" w:color="auto" w:fill="E1DFDD"/>
    </w:rPr>
  </w:style>
  <w:style w:type="character" w:styleId="Emphasis">
    <w:name w:val="Emphasis"/>
    <w:basedOn w:val="DefaultParagraphFont"/>
    <w:uiPriority w:val="20"/>
    <w:qFormat/>
    <w:rsid w:val="00E00FAF"/>
    <w:rPr>
      <w:i/>
      <w:iCs/>
    </w:rPr>
  </w:style>
  <w:style w:type="character" w:customStyle="1" w:styleId="Heading1Char">
    <w:name w:val="Heading 1 Char"/>
    <w:basedOn w:val="DefaultParagraphFont"/>
    <w:link w:val="Heading1"/>
    <w:uiPriority w:val="9"/>
    <w:rsid w:val="00CF6187"/>
    <w:rPr>
      <w:rFonts w:ascii="Times New Roman" w:eastAsia="Times New Roman" w:hAnsi="Times New Roman" w:cs="Times New Roman"/>
      <w:b/>
      <w:bCs/>
      <w:kern w:val="36"/>
      <w:sz w:val="48"/>
      <w:szCs w:val="48"/>
    </w:rPr>
  </w:style>
  <w:style w:type="character" w:customStyle="1" w:styleId="hlfld-title">
    <w:name w:val="hlfld-title"/>
    <w:basedOn w:val="DefaultParagraphFont"/>
    <w:rsid w:val="00CF6187"/>
  </w:style>
  <w:style w:type="character" w:customStyle="1" w:styleId="inline-formula">
    <w:name w:val="inline-formula"/>
    <w:basedOn w:val="DefaultParagraphFont"/>
    <w:rsid w:val="00FC60DD"/>
  </w:style>
  <w:style w:type="character" w:styleId="LineNumber">
    <w:name w:val="line number"/>
    <w:basedOn w:val="DefaultParagraphFont"/>
    <w:uiPriority w:val="99"/>
    <w:semiHidden/>
    <w:unhideWhenUsed/>
    <w:rsid w:val="00E4734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040316">
      <w:bodyDiv w:val="1"/>
      <w:marLeft w:val="0"/>
      <w:marRight w:val="0"/>
      <w:marTop w:val="0"/>
      <w:marBottom w:val="0"/>
      <w:divBdr>
        <w:top w:val="none" w:sz="0" w:space="0" w:color="auto"/>
        <w:left w:val="none" w:sz="0" w:space="0" w:color="auto"/>
        <w:bottom w:val="none" w:sz="0" w:space="0" w:color="auto"/>
        <w:right w:val="none" w:sz="0" w:space="0" w:color="auto"/>
      </w:divBdr>
    </w:div>
    <w:div w:id="75321413">
      <w:bodyDiv w:val="1"/>
      <w:marLeft w:val="0"/>
      <w:marRight w:val="0"/>
      <w:marTop w:val="0"/>
      <w:marBottom w:val="0"/>
      <w:divBdr>
        <w:top w:val="none" w:sz="0" w:space="0" w:color="auto"/>
        <w:left w:val="none" w:sz="0" w:space="0" w:color="auto"/>
        <w:bottom w:val="none" w:sz="0" w:space="0" w:color="auto"/>
        <w:right w:val="none" w:sz="0" w:space="0" w:color="auto"/>
      </w:divBdr>
    </w:div>
    <w:div w:id="153837539">
      <w:bodyDiv w:val="1"/>
      <w:marLeft w:val="0"/>
      <w:marRight w:val="0"/>
      <w:marTop w:val="0"/>
      <w:marBottom w:val="0"/>
      <w:divBdr>
        <w:top w:val="none" w:sz="0" w:space="0" w:color="auto"/>
        <w:left w:val="none" w:sz="0" w:space="0" w:color="auto"/>
        <w:bottom w:val="none" w:sz="0" w:space="0" w:color="auto"/>
        <w:right w:val="none" w:sz="0" w:space="0" w:color="auto"/>
      </w:divBdr>
    </w:div>
    <w:div w:id="235406087">
      <w:bodyDiv w:val="1"/>
      <w:marLeft w:val="0"/>
      <w:marRight w:val="0"/>
      <w:marTop w:val="0"/>
      <w:marBottom w:val="0"/>
      <w:divBdr>
        <w:top w:val="none" w:sz="0" w:space="0" w:color="auto"/>
        <w:left w:val="none" w:sz="0" w:space="0" w:color="auto"/>
        <w:bottom w:val="none" w:sz="0" w:space="0" w:color="auto"/>
        <w:right w:val="none" w:sz="0" w:space="0" w:color="auto"/>
      </w:divBdr>
    </w:div>
    <w:div w:id="355087340">
      <w:bodyDiv w:val="1"/>
      <w:marLeft w:val="0"/>
      <w:marRight w:val="0"/>
      <w:marTop w:val="0"/>
      <w:marBottom w:val="0"/>
      <w:divBdr>
        <w:top w:val="none" w:sz="0" w:space="0" w:color="auto"/>
        <w:left w:val="none" w:sz="0" w:space="0" w:color="auto"/>
        <w:bottom w:val="none" w:sz="0" w:space="0" w:color="auto"/>
        <w:right w:val="none" w:sz="0" w:space="0" w:color="auto"/>
      </w:divBdr>
    </w:div>
    <w:div w:id="372461497">
      <w:bodyDiv w:val="1"/>
      <w:marLeft w:val="0"/>
      <w:marRight w:val="0"/>
      <w:marTop w:val="0"/>
      <w:marBottom w:val="0"/>
      <w:divBdr>
        <w:top w:val="none" w:sz="0" w:space="0" w:color="auto"/>
        <w:left w:val="none" w:sz="0" w:space="0" w:color="auto"/>
        <w:bottom w:val="none" w:sz="0" w:space="0" w:color="auto"/>
        <w:right w:val="none" w:sz="0" w:space="0" w:color="auto"/>
      </w:divBdr>
    </w:div>
    <w:div w:id="536283240">
      <w:bodyDiv w:val="1"/>
      <w:marLeft w:val="0"/>
      <w:marRight w:val="0"/>
      <w:marTop w:val="0"/>
      <w:marBottom w:val="0"/>
      <w:divBdr>
        <w:top w:val="none" w:sz="0" w:space="0" w:color="auto"/>
        <w:left w:val="none" w:sz="0" w:space="0" w:color="auto"/>
        <w:bottom w:val="none" w:sz="0" w:space="0" w:color="auto"/>
        <w:right w:val="none" w:sz="0" w:space="0" w:color="auto"/>
      </w:divBdr>
    </w:div>
    <w:div w:id="709260235">
      <w:bodyDiv w:val="1"/>
      <w:marLeft w:val="0"/>
      <w:marRight w:val="0"/>
      <w:marTop w:val="0"/>
      <w:marBottom w:val="0"/>
      <w:divBdr>
        <w:top w:val="none" w:sz="0" w:space="0" w:color="auto"/>
        <w:left w:val="none" w:sz="0" w:space="0" w:color="auto"/>
        <w:bottom w:val="none" w:sz="0" w:space="0" w:color="auto"/>
        <w:right w:val="none" w:sz="0" w:space="0" w:color="auto"/>
      </w:divBdr>
    </w:div>
    <w:div w:id="894044770">
      <w:bodyDiv w:val="1"/>
      <w:marLeft w:val="0"/>
      <w:marRight w:val="0"/>
      <w:marTop w:val="0"/>
      <w:marBottom w:val="0"/>
      <w:divBdr>
        <w:top w:val="none" w:sz="0" w:space="0" w:color="auto"/>
        <w:left w:val="none" w:sz="0" w:space="0" w:color="auto"/>
        <w:bottom w:val="none" w:sz="0" w:space="0" w:color="auto"/>
        <w:right w:val="none" w:sz="0" w:space="0" w:color="auto"/>
      </w:divBdr>
    </w:div>
    <w:div w:id="917136009">
      <w:bodyDiv w:val="1"/>
      <w:marLeft w:val="0"/>
      <w:marRight w:val="0"/>
      <w:marTop w:val="0"/>
      <w:marBottom w:val="0"/>
      <w:divBdr>
        <w:top w:val="none" w:sz="0" w:space="0" w:color="auto"/>
        <w:left w:val="none" w:sz="0" w:space="0" w:color="auto"/>
        <w:bottom w:val="none" w:sz="0" w:space="0" w:color="auto"/>
        <w:right w:val="none" w:sz="0" w:space="0" w:color="auto"/>
      </w:divBdr>
      <w:divsChild>
        <w:div w:id="1914466660">
          <w:marLeft w:val="0"/>
          <w:marRight w:val="0"/>
          <w:marTop w:val="0"/>
          <w:marBottom w:val="0"/>
          <w:divBdr>
            <w:top w:val="none" w:sz="0" w:space="0" w:color="auto"/>
            <w:left w:val="none" w:sz="0" w:space="0" w:color="auto"/>
            <w:bottom w:val="none" w:sz="0" w:space="0" w:color="auto"/>
            <w:right w:val="none" w:sz="0" w:space="0" w:color="auto"/>
          </w:divBdr>
        </w:div>
      </w:divsChild>
    </w:div>
    <w:div w:id="1152327383">
      <w:bodyDiv w:val="1"/>
      <w:marLeft w:val="0"/>
      <w:marRight w:val="0"/>
      <w:marTop w:val="0"/>
      <w:marBottom w:val="0"/>
      <w:divBdr>
        <w:top w:val="none" w:sz="0" w:space="0" w:color="auto"/>
        <w:left w:val="none" w:sz="0" w:space="0" w:color="auto"/>
        <w:bottom w:val="none" w:sz="0" w:space="0" w:color="auto"/>
        <w:right w:val="none" w:sz="0" w:space="0" w:color="auto"/>
      </w:divBdr>
    </w:div>
    <w:div w:id="1195270652">
      <w:bodyDiv w:val="1"/>
      <w:marLeft w:val="0"/>
      <w:marRight w:val="0"/>
      <w:marTop w:val="0"/>
      <w:marBottom w:val="0"/>
      <w:divBdr>
        <w:top w:val="none" w:sz="0" w:space="0" w:color="auto"/>
        <w:left w:val="none" w:sz="0" w:space="0" w:color="auto"/>
        <w:bottom w:val="none" w:sz="0" w:space="0" w:color="auto"/>
        <w:right w:val="none" w:sz="0" w:space="0" w:color="auto"/>
      </w:divBdr>
    </w:div>
    <w:div w:id="1242761229">
      <w:bodyDiv w:val="1"/>
      <w:marLeft w:val="0"/>
      <w:marRight w:val="0"/>
      <w:marTop w:val="0"/>
      <w:marBottom w:val="0"/>
      <w:divBdr>
        <w:top w:val="none" w:sz="0" w:space="0" w:color="auto"/>
        <w:left w:val="none" w:sz="0" w:space="0" w:color="auto"/>
        <w:bottom w:val="none" w:sz="0" w:space="0" w:color="auto"/>
        <w:right w:val="none" w:sz="0" w:space="0" w:color="auto"/>
      </w:divBdr>
    </w:div>
    <w:div w:id="1297906026">
      <w:bodyDiv w:val="1"/>
      <w:marLeft w:val="0"/>
      <w:marRight w:val="0"/>
      <w:marTop w:val="0"/>
      <w:marBottom w:val="0"/>
      <w:divBdr>
        <w:top w:val="none" w:sz="0" w:space="0" w:color="auto"/>
        <w:left w:val="none" w:sz="0" w:space="0" w:color="auto"/>
        <w:bottom w:val="none" w:sz="0" w:space="0" w:color="auto"/>
        <w:right w:val="none" w:sz="0" w:space="0" w:color="auto"/>
      </w:divBdr>
    </w:div>
    <w:div w:id="1331063848">
      <w:bodyDiv w:val="1"/>
      <w:marLeft w:val="0"/>
      <w:marRight w:val="0"/>
      <w:marTop w:val="0"/>
      <w:marBottom w:val="0"/>
      <w:divBdr>
        <w:top w:val="none" w:sz="0" w:space="0" w:color="auto"/>
        <w:left w:val="none" w:sz="0" w:space="0" w:color="auto"/>
        <w:bottom w:val="none" w:sz="0" w:space="0" w:color="auto"/>
        <w:right w:val="none" w:sz="0" w:space="0" w:color="auto"/>
      </w:divBdr>
    </w:div>
    <w:div w:id="1365132856">
      <w:bodyDiv w:val="1"/>
      <w:marLeft w:val="0"/>
      <w:marRight w:val="0"/>
      <w:marTop w:val="0"/>
      <w:marBottom w:val="0"/>
      <w:divBdr>
        <w:top w:val="none" w:sz="0" w:space="0" w:color="auto"/>
        <w:left w:val="none" w:sz="0" w:space="0" w:color="auto"/>
        <w:bottom w:val="none" w:sz="0" w:space="0" w:color="auto"/>
        <w:right w:val="none" w:sz="0" w:space="0" w:color="auto"/>
      </w:divBdr>
    </w:div>
    <w:div w:id="1459032178">
      <w:bodyDiv w:val="1"/>
      <w:marLeft w:val="0"/>
      <w:marRight w:val="0"/>
      <w:marTop w:val="0"/>
      <w:marBottom w:val="0"/>
      <w:divBdr>
        <w:top w:val="none" w:sz="0" w:space="0" w:color="auto"/>
        <w:left w:val="none" w:sz="0" w:space="0" w:color="auto"/>
        <w:bottom w:val="none" w:sz="0" w:space="0" w:color="auto"/>
        <w:right w:val="none" w:sz="0" w:space="0" w:color="auto"/>
      </w:divBdr>
    </w:div>
    <w:div w:id="1468204287">
      <w:bodyDiv w:val="1"/>
      <w:marLeft w:val="0"/>
      <w:marRight w:val="0"/>
      <w:marTop w:val="0"/>
      <w:marBottom w:val="0"/>
      <w:divBdr>
        <w:top w:val="none" w:sz="0" w:space="0" w:color="auto"/>
        <w:left w:val="none" w:sz="0" w:space="0" w:color="auto"/>
        <w:bottom w:val="none" w:sz="0" w:space="0" w:color="auto"/>
        <w:right w:val="none" w:sz="0" w:space="0" w:color="auto"/>
      </w:divBdr>
    </w:div>
    <w:div w:id="1537544515">
      <w:bodyDiv w:val="1"/>
      <w:marLeft w:val="0"/>
      <w:marRight w:val="0"/>
      <w:marTop w:val="0"/>
      <w:marBottom w:val="0"/>
      <w:divBdr>
        <w:top w:val="none" w:sz="0" w:space="0" w:color="auto"/>
        <w:left w:val="none" w:sz="0" w:space="0" w:color="auto"/>
        <w:bottom w:val="none" w:sz="0" w:space="0" w:color="auto"/>
        <w:right w:val="none" w:sz="0" w:space="0" w:color="auto"/>
      </w:divBdr>
    </w:div>
    <w:div w:id="1549872868">
      <w:bodyDiv w:val="1"/>
      <w:marLeft w:val="0"/>
      <w:marRight w:val="0"/>
      <w:marTop w:val="0"/>
      <w:marBottom w:val="0"/>
      <w:divBdr>
        <w:top w:val="none" w:sz="0" w:space="0" w:color="auto"/>
        <w:left w:val="none" w:sz="0" w:space="0" w:color="auto"/>
        <w:bottom w:val="none" w:sz="0" w:space="0" w:color="auto"/>
        <w:right w:val="none" w:sz="0" w:space="0" w:color="auto"/>
      </w:divBdr>
    </w:div>
    <w:div w:id="1665352595">
      <w:bodyDiv w:val="1"/>
      <w:marLeft w:val="0"/>
      <w:marRight w:val="0"/>
      <w:marTop w:val="0"/>
      <w:marBottom w:val="0"/>
      <w:divBdr>
        <w:top w:val="none" w:sz="0" w:space="0" w:color="auto"/>
        <w:left w:val="none" w:sz="0" w:space="0" w:color="auto"/>
        <w:bottom w:val="none" w:sz="0" w:space="0" w:color="auto"/>
        <w:right w:val="none" w:sz="0" w:space="0" w:color="auto"/>
      </w:divBdr>
    </w:div>
    <w:div w:id="1762096898">
      <w:bodyDiv w:val="1"/>
      <w:marLeft w:val="0"/>
      <w:marRight w:val="0"/>
      <w:marTop w:val="0"/>
      <w:marBottom w:val="0"/>
      <w:divBdr>
        <w:top w:val="none" w:sz="0" w:space="0" w:color="auto"/>
        <w:left w:val="none" w:sz="0" w:space="0" w:color="auto"/>
        <w:bottom w:val="none" w:sz="0" w:space="0" w:color="auto"/>
        <w:right w:val="none" w:sz="0" w:space="0" w:color="auto"/>
      </w:divBdr>
    </w:div>
    <w:div w:id="1776175415">
      <w:bodyDiv w:val="1"/>
      <w:marLeft w:val="0"/>
      <w:marRight w:val="0"/>
      <w:marTop w:val="0"/>
      <w:marBottom w:val="0"/>
      <w:divBdr>
        <w:top w:val="none" w:sz="0" w:space="0" w:color="auto"/>
        <w:left w:val="none" w:sz="0" w:space="0" w:color="auto"/>
        <w:bottom w:val="none" w:sz="0" w:space="0" w:color="auto"/>
        <w:right w:val="none" w:sz="0" w:space="0" w:color="auto"/>
      </w:divBdr>
    </w:div>
    <w:div w:id="1940602260">
      <w:bodyDiv w:val="1"/>
      <w:marLeft w:val="0"/>
      <w:marRight w:val="0"/>
      <w:marTop w:val="0"/>
      <w:marBottom w:val="0"/>
      <w:divBdr>
        <w:top w:val="none" w:sz="0" w:space="0" w:color="auto"/>
        <w:left w:val="none" w:sz="0" w:space="0" w:color="auto"/>
        <w:bottom w:val="none" w:sz="0" w:space="0" w:color="auto"/>
        <w:right w:val="none" w:sz="0" w:space="0" w:color="auto"/>
      </w:divBdr>
    </w:div>
    <w:div w:id="2001031472">
      <w:bodyDiv w:val="1"/>
      <w:marLeft w:val="0"/>
      <w:marRight w:val="0"/>
      <w:marTop w:val="0"/>
      <w:marBottom w:val="0"/>
      <w:divBdr>
        <w:top w:val="none" w:sz="0" w:space="0" w:color="auto"/>
        <w:left w:val="none" w:sz="0" w:space="0" w:color="auto"/>
        <w:bottom w:val="none" w:sz="0" w:space="0" w:color="auto"/>
        <w:right w:val="none" w:sz="0" w:space="0" w:color="auto"/>
      </w:divBdr>
    </w:div>
    <w:div w:id="2105568303">
      <w:bodyDiv w:val="1"/>
      <w:marLeft w:val="0"/>
      <w:marRight w:val="0"/>
      <w:marTop w:val="0"/>
      <w:marBottom w:val="0"/>
      <w:divBdr>
        <w:top w:val="none" w:sz="0" w:space="0" w:color="auto"/>
        <w:left w:val="none" w:sz="0" w:space="0" w:color="auto"/>
        <w:bottom w:val="none" w:sz="0" w:space="0" w:color="auto"/>
        <w:right w:val="none" w:sz="0" w:space="0" w:color="auto"/>
      </w:divBdr>
    </w:div>
    <w:div w:id="2110588628">
      <w:bodyDiv w:val="1"/>
      <w:marLeft w:val="0"/>
      <w:marRight w:val="0"/>
      <w:marTop w:val="0"/>
      <w:marBottom w:val="0"/>
      <w:divBdr>
        <w:top w:val="none" w:sz="0" w:space="0" w:color="auto"/>
        <w:left w:val="none" w:sz="0" w:space="0" w:color="auto"/>
        <w:bottom w:val="none" w:sz="0" w:space="0" w:color="auto"/>
        <w:right w:val="none" w:sz="0" w:space="0" w:color="auto"/>
      </w:divBdr>
    </w:div>
    <w:div w:id="2111316505">
      <w:bodyDiv w:val="1"/>
      <w:marLeft w:val="0"/>
      <w:marRight w:val="0"/>
      <w:marTop w:val="0"/>
      <w:marBottom w:val="0"/>
      <w:divBdr>
        <w:top w:val="none" w:sz="0" w:space="0" w:color="auto"/>
        <w:left w:val="none" w:sz="0" w:space="0" w:color="auto"/>
        <w:bottom w:val="none" w:sz="0" w:space="0" w:color="auto"/>
        <w:right w:val="none" w:sz="0" w:space="0" w:color="auto"/>
      </w:divBdr>
    </w:div>
    <w:div w:id="21397648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http://www.chemspider.com/" TargetMode="External"/><Relationship Id="rId18" Type="http://schemas.openxmlformats.org/officeDocument/2006/relationships/image" Target="media/image5.emf"/><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hyperlink" Target="https://deq.nc.gov/news/key-issues/genx-investigation/" TargetMode="External"/><Relationship Id="rId7"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4.png"/><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hyperlink" Target="https://www.oecd.org/officialdocuments/publicdisplaydocumentpdf/?cote=ENV-JM-MONO(2018)7&amp;doclanguage=en" TargetMode="Externa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6.png"/><Relationship Id="rId5" Type="http://schemas.openxmlformats.org/officeDocument/2006/relationships/customXml" Target="../customXml/item5.xml"/><Relationship Id="rId15" Type="http://schemas.openxmlformats.org/officeDocument/2006/relationships/oleObject" Target="embeddings/oleObject1.bin"/><Relationship Id="rId23" Type="http://schemas.openxmlformats.org/officeDocument/2006/relationships/hyperlink" Target="https://bladenonline.com/wp-content/uploads/2017/06/Chemours_GenX_Brochure_Final_07July2010.pdf" TargetMode="External"/><Relationship Id="rId10" Type="http://schemas.openxmlformats.org/officeDocument/2006/relationships/footnotes" Target="footnotes.xml"/><Relationship Id="rId19" Type="http://schemas.openxmlformats.org/officeDocument/2006/relationships/oleObject" Target="embeddings/oleObject2.bin"/><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2.emf"/><Relationship Id="rId22" Type="http://schemas.openxmlformats.org/officeDocument/2006/relationships/hyperlink" Target="https://www.epa.gov/air-emissions-inventories/2014-national-emission-inventory-nei-report"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SharedContentType xmlns="Microsoft.SharePoint.Taxonomy.ContentTypeSync" SourceId="29f62856-1543-49d4-a736-4569d363f533" ContentTypeId="0x0101" PreviousValue="false"/>
</file>

<file path=customXml/item2.xml><?xml version="1.0" encoding="utf-8"?>
<ct:contentTypeSchema xmlns:ct="http://schemas.microsoft.com/office/2006/metadata/contentType" xmlns:ma="http://schemas.microsoft.com/office/2006/metadata/properties/metaAttributes" ct:_="" ma:_="" ma:contentTypeName="Document" ma:contentTypeID="0x0101003EDCD94F89B43D4AA1B562D87412273E" ma:contentTypeVersion="15" ma:contentTypeDescription="Create a new document." ma:contentTypeScope="" ma:versionID="bf080124e9e0b3ce37fe8fb110acf410">
  <xsd:schema xmlns:xsd="http://www.w3.org/2001/XMLSchema" xmlns:xs="http://www.w3.org/2001/XMLSchema" xmlns:p="http://schemas.microsoft.com/office/2006/metadata/properties" xmlns:ns1="http://schemas.microsoft.com/sharepoint/v3" xmlns:ns3="4ffa91fb-a0ff-4ac5-b2db-65c790d184a4" xmlns:ns4="http://schemas.microsoft.com/sharepoint.v3" xmlns:ns5="http://schemas.microsoft.com/sharepoint/v3/fields" xmlns:ns6="fd22cec5-501f-4d5e-af33-7a429ee5ed07" xmlns:ns7="66268024-f90b-46d7-b6ee-b5976e7e5832" targetNamespace="http://schemas.microsoft.com/office/2006/metadata/properties" ma:root="true" ma:fieldsID="1ca143e4c374492a9ef57388e1a1d8a0" ns1:_="" ns3:_="" ns4:_="" ns5:_="" ns6:_="" ns7:_="">
    <xsd:import namespace="http://schemas.microsoft.com/sharepoint/v3"/>
    <xsd:import namespace="4ffa91fb-a0ff-4ac5-b2db-65c790d184a4"/>
    <xsd:import namespace="http://schemas.microsoft.com/sharepoint.v3"/>
    <xsd:import namespace="http://schemas.microsoft.com/sharepoint/v3/fields"/>
    <xsd:import namespace="fd22cec5-501f-4d5e-af33-7a429ee5ed07"/>
    <xsd:import namespace="66268024-f90b-46d7-b6ee-b5976e7e5832"/>
    <xsd:element name="properties">
      <xsd:complexType>
        <xsd:sequence>
          <xsd:element name="documentManagement">
            <xsd:complexType>
              <xsd:all>
                <xsd:element ref="ns3:Document_x0020_Creation_x0020_Date" minOccurs="0"/>
                <xsd:element ref="ns3:Creator" minOccurs="0"/>
                <xsd:element ref="ns3:EPA_x0020_Office" minOccurs="0"/>
                <xsd:element ref="ns3:Record" minOccurs="0"/>
                <xsd:element ref="ns4:CategoryDescription" minOccurs="0"/>
                <xsd:element ref="ns3:Identifier" minOccurs="0"/>
                <xsd:element ref="ns3:EPA_x0020_Contributor" minOccurs="0"/>
                <xsd:element ref="ns3:External_x0020_Contributor" minOccurs="0"/>
                <xsd:element ref="ns5:_Coverage" minOccurs="0"/>
                <xsd:element ref="ns3:EPA_x0020_Related_x0020_Documents" minOccurs="0"/>
                <xsd:element ref="ns5:_Source" minOccurs="0"/>
                <xsd:element ref="ns3:Rights" minOccurs="0"/>
                <xsd:element ref="ns1:Language" minOccurs="0"/>
                <xsd:element ref="ns3:j747ac98061d40f0aa7bd47e1db5675d" minOccurs="0"/>
                <xsd:element ref="ns3:TaxKeywordTaxHTField" minOccurs="0"/>
                <xsd:element ref="ns3:TaxCatchAllLabel" minOccurs="0"/>
                <xsd:element ref="ns3:TaxCatchAll" minOccurs="0"/>
                <xsd:element ref="ns6:MediaServiceMetadata" minOccurs="0"/>
                <xsd:element ref="ns6:MediaServiceFastMetadata" minOccurs="0"/>
                <xsd:element ref="ns6:MediaServiceAutoTags" minOccurs="0"/>
                <xsd:element ref="ns6:MediaServiceOCR" minOccurs="0"/>
                <xsd:element ref="ns6:MediaServiceGenerationTime" minOccurs="0"/>
                <xsd:element ref="ns6:MediaServiceEventHashCode" minOccurs="0"/>
                <xsd:element ref="ns7:Records_x0020_Status" minOccurs="0"/>
                <xsd:element ref="ns7:Records_x0020_Date" minOccurs="0"/>
                <xsd:element ref="ns6:MediaServiceDateTaken" minOccurs="0"/>
                <xsd:element ref="ns6:MediaServiceLocation" minOccurs="0"/>
                <xsd:element ref="ns7:SharedWithUsers" minOccurs="0"/>
                <xsd:element ref="ns7:SharedWithDetails" minOccurs="0"/>
                <xsd:element ref="ns7: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Language" ma:index="17" nillable="true" ma:displayName="Language" ma:default="English" ma:description="Select the document language from the drop down." ma:format="Dropdown" ma:internalName="Language" ma:readOnly="false">
      <xsd:simpleType>
        <xsd:restriction base="dms:Choice">
          <xsd:enumeration value="Arabic (Saudi Arabia)"/>
          <xsd:enumeration value="Bulgarian (Bulgaria)"/>
          <xsd:enumeration value="Chinese (Hong Kong S.A.R.)"/>
          <xsd:enumeration value="Chinese (People's Republic of China)"/>
          <xsd:enumeration value="Chinese (Taiwan)"/>
          <xsd:enumeration value="Croatian (Croatia)"/>
          <xsd:enumeration value="Czech (Czech Republic)"/>
          <xsd:enumeration value="Danish (Denmark)"/>
          <xsd:enumeration value="Dutch (Netherlands)"/>
          <xsd:enumeration value="English"/>
          <xsd:enumeration value="Estonian (Estonia)"/>
          <xsd:enumeration value="Finnish (Finland)"/>
          <xsd:enumeration value="French (France)"/>
          <xsd:enumeration value="German (Germany)"/>
          <xsd:enumeration value="Greek (Greece)"/>
          <xsd:enumeration value="Hebrew (Israel)"/>
          <xsd:enumeration value="Hindi (India)"/>
          <xsd:enumeration value="Hungarian (Hungary)"/>
          <xsd:enumeration value="Indonesian (Indonesia)"/>
          <xsd:enumeration value="Italian (Italy)"/>
          <xsd:enumeration value="Japanese (Japan)"/>
          <xsd:enumeration value="Korean (Korea)"/>
          <xsd:enumeration value="Latvian (Latvia)"/>
          <xsd:enumeration value="Lithuanian (Lithuania)"/>
          <xsd:enumeration value="Malay (Malaysia)"/>
          <xsd:enumeration value="Norwegian (Bokmal) (Norway)"/>
          <xsd:enumeration value="Polish (Poland)"/>
          <xsd:enumeration value="Portuguese (Brazil)"/>
          <xsd:enumeration value="Portuguese (Portugal)"/>
          <xsd:enumeration value="Romanian (Romania)"/>
          <xsd:enumeration value="Russian (Russia)"/>
          <xsd:enumeration value="Serbian (Latin) (Serbia)"/>
          <xsd:enumeration value="Slovak (Slovakia)"/>
          <xsd:enumeration value="Slovenian (Slovenia)"/>
          <xsd:enumeration value="Spanish (Spain)"/>
          <xsd:enumeration value="Swedish (Sweden)"/>
          <xsd:enumeration value="Thai (Thailand)"/>
          <xsd:enumeration value="Turkish (Turkey)"/>
          <xsd:enumeration value="Ukrainian (Ukraine)"/>
          <xsd:enumeration value="Urdu (Islamic Republic of Pakistan)"/>
          <xsd:enumeration value="Vietnamese (Vietnam)"/>
        </xsd:restriction>
      </xsd:simpleType>
    </xsd:element>
  </xsd:schema>
  <xsd:schema xmlns:xsd="http://www.w3.org/2001/XMLSchema" xmlns:xs="http://www.w3.org/2001/XMLSchema" xmlns:dms="http://schemas.microsoft.com/office/2006/documentManagement/types" xmlns:pc="http://schemas.microsoft.com/office/infopath/2007/PartnerControls" targetNamespace="4ffa91fb-a0ff-4ac5-b2db-65c790d184a4" elementFormDefault="qualified">
    <xsd:import namespace="http://schemas.microsoft.com/office/2006/documentManagement/types"/>
    <xsd:import namespace="http://schemas.microsoft.com/office/infopath/2007/PartnerControls"/>
    <xsd:element name="Document_x0020_Creation_x0020_Date" ma:index="2" nillable="true" ma:displayName="Document Date" ma:default="[today]" ma:description="Enter the date this document was last modified. The upload date has been entered by default." ma:format="DateOnly" ma:internalName="Document_x0020_Creation_x0020_Date" ma:readOnly="false">
      <xsd:simpleType>
        <xsd:restriction base="dms:DateTime"/>
      </xsd:simpleType>
    </xsd:element>
    <xsd:element name="Creator" ma:index="3" nillable="true" ma:displayName="Creator" ma:description="Enter the person primarily responsible for the document. The name of the person uploading the document has been entered by default." ma:list="UserInfo" ma:SharePointGroup="0" ma:internalName="Creat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PA_x0020_Office" ma:index="4" nillable="true" ma:displayName="EPA Office" ma:description="Enter the EPA organization primarily responsible for the document. The office of the person uploading the document has been entered by default." ma:internalName="EPA_x0020_Office" ma:readOnly="false">
      <xsd:simpleType>
        <xsd:restriction base="dms:Text">
          <xsd:maxLength value="255"/>
        </xsd:restriction>
      </xsd:simpleType>
    </xsd:element>
    <xsd:element name="Record" ma:index="5" nillable="true" ma:displayName="Record" ma:default="Shared" ma:description="For documents that provide evidence of EPA decisions and actions, select &quot;Shared&quot; (open access) or &quot;Private&quot; (restricted access)." ma:format="Dropdown" ma:internalName="Record">
      <xsd:simpleType>
        <xsd:restriction base="dms:Choice">
          <xsd:enumeration value="None"/>
          <xsd:enumeration value="Shared"/>
          <xsd:enumeration value="Private"/>
        </xsd:restriction>
      </xsd:simpleType>
    </xsd:element>
    <xsd:element name="Identifier" ma:index="9" nillable="true" ma:displayName="Identifier" ma:description="Enter all EPA identification numbers applicable to this document, one on each line." ma:internalName="Identifier" ma:readOnly="false">
      <xsd:simpleType>
        <xsd:restriction base="dms:Note">
          <xsd:maxLength value="255"/>
        </xsd:restriction>
      </xsd:simpleType>
    </xsd:element>
    <xsd:element name="EPA_x0020_Contributor" ma:index="11" nillable="true" ma:displayName="EPA Contributor" ma:description="Enter an EPA person who contributed to the creation of the document but is not the primary author." ma:list="UserInfo" ma:SharePointGroup="0" ma:internalName="EPA_x0020_Contribut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xternal_x0020_Contributor" ma:index="12" nillable="true" ma:displayName="External Contributor" ma:description="Enter a non-EPA person who contributed to the creation of the document but is not the primary author." ma:internalName="External_x0020_Contributor" ma:readOnly="false">
      <xsd:simpleType>
        <xsd:restriction base="dms:Note">
          <xsd:maxLength value="255"/>
        </xsd:restriction>
      </xsd:simpleType>
    </xsd:element>
    <xsd:element name="EPA_x0020_Related_x0020_Documents" ma:index="14" nillable="true" ma:displayName="Other Related Documents" ma:description="Enter any related document." ma:internalName="EPA_x0020_Related_x0020_Documents" ma:readOnly="false">
      <xsd:simpleType>
        <xsd:restriction base="dms:Note">
          <xsd:maxLength value="255"/>
        </xsd:restriction>
      </xsd:simpleType>
    </xsd:element>
    <xsd:element name="Rights" ma:index="16" nillable="true" ma:displayName="Rights" ma:description="Enter information about intellectual property rights held over the document (e.g. copyright, patent, trademark)." ma:internalName="Rights" ma:readOnly="false">
      <xsd:simpleType>
        <xsd:restriction base="dms:Note">
          <xsd:maxLength value="255"/>
        </xsd:restriction>
      </xsd:simpleType>
    </xsd:element>
    <xsd:element name="j747ac98061d40f0aa7bd47e1db5675d" ma:index="19" nillable="true" ma:taxonomy="true" ma:internalName="j747ac98061d40f0aa7bd47e1db5675d" ma:taxonomyFieldName="Document_x0020_Type" ma:displayName="Document Type" ma:readOnly="false" ma:default="" ma:fieldId="{3747ac98-061d-40f0-aa7b-d47e1db5675d}" ma:sspId="29f62856-1543-49d4-a736-4569d363f533" ma:termSetId="e06cd6a9-a175-4da0-81cb-8dba7aa394ab" ma:anchorId="00000000-0000-0000-0000-000000000000" ma:open="false" ma:isKeyword="false">
      <xsd:complexType>
        <xsd:sequence>
          <xsd:element ref="pc:Terms" minOccurs="0" maxOccurs="1"/>
        </xsd:sequence>
      </xsd:complexType>
    </xsd:element>
    <xsd:element name="TaxKeywordTaxHTField" ma:index="21" nillable="true" ma:taxonomy="true" ma:internalName="TaxKeywordTaxHTField" ma:taxonomyFieldName="TaxKeyword" ma:displayName="Enterprise Keywords" ma:readOnly="false" ma:fieldId="{23f27201-bee3-471e-b2e7-b64fd8b7ca38}" ma:taxonomyMulti="true" ma:sspId="29f62856-1543-49d4-a736-4569d363f533" ma:termSetId="00000000-0000-0000-0000-000000000000" ma:anchorId="00000000-0000-0000-0000-000000000000" ma:open="true" ma:isKeyword="true">
      <xsd:complexType>
        <xsd:sequence>
          <xsd:element ref="pc:Terms" minOccurs="0" maxOccurs="1"/>
        </xsd:sequence>
      </xsd:complexType>
    </xsd:element>
    <xsd:element name="TaxCatchAllLabel" ma:index="23" nillable="true" ma:displayName="Taxonomy Catch All Column1" ma:hidden="true" ma:list="{00c1bdee-adc5-4e15-89f2-5a3d9e95b789}" ma:internalName="TaxCatchAllLabel" ma:readOnly="true" ma:showField="CatchAllDataLabel" ma:web="66268024-f90b-46d7-b6ee-b5976e7e5832">
      <xsd:complexType>
        <xsd:complexContent>
          <xsd:extension base="dms:MultiChoiceLookup">
            <xsd:sequence>
              <xsd:element name="Value" type="dms:Lookup" maxOccurs="unbounded" minOccurs="0" nillable="true"/>
            </xsd:sequence>
          </xsd:extension>
        </xsd:complexContent>
      </xsd:complexType>
    </xsd:element>
    <xsd:element name="TaxCatchAll" ma:index="24" nillable="true" ma:displayName="Taxonomy Catch All Column" ma:hidden="true" ma:list="{00c1bdee-adc5-4e15-89f2-5a3d9e95b789}" ma:internalName="TaxCatchAll" ma:showField="CatchAllData" ma:web="66268024-f90b-46d7-b6ee-b5976e7e5832">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CategoryDescription" ma:index="6" nillable="true" ma:displayName="Description" ma:description="Enter a brief description." ma:internalName="CategoryDescription"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_Coverage" ma:index="13" nillable="true" ma:displayName="Coverage" ma:description="Enter the geographic location, jurisdiction, or time period for which the document is relevant." ma:internalName="_Coverage" ma:readOnly="false">
      <xsd:simpleType>
        <xsd:restriction base="dms:Text">
          <xsd:maxLength value="255"/>
        </xsd:restriction>
      </xsd:simpleType>
    </xsd:element>
    <xsd:element name="_Source" ma:index="15" nillable="true" ma:displayName="Source" ma:description="Enter a source from which the document is derived." ma:internalName="_Source"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fd22cec5-501f-4d5e-af33-7a429ee5ed07" elementFormDefault="qualified">
    <xsd:import namespace="http://schemas.microsoft.com/office/2006/documentManagement/types"/>
    <xsd:import namespace="http://schemas.microsoft.com/office/infopath/2007/PartnerControls"/>
    <xsd:element name="MediaServiceMetadata" ma:index="28" nillable="true" ma:displayName="MediaServiceMetadata" ma:hidden="true" ma:internalName="MediaServiceMetadata" ma:readOnly="true">
      <xsd:simpleType>
        <xsd:restriction base="dms:Note"/>
      </xsd:simpleType>
    </xsd:element>
    <xsd:element name="MediaServiceFastMetadata" ma:index="29" nillable="true" ma:displayName="MediaServiceFastMetadata" ma:hidden="true" ma:internalName="MediaServiceFastMetadata" ma:readOnly="true">
      <xsd:simpleType>
        <xsd:restriction base="dms:Note"/>
      </xsd:simpleType>
    </xsd:element>
    <xsd:element name="MediaServiceAutoTags" ma:index="30" nillable="true" ma:displayName="Tags" ma:internalName="MediaServiceAutoTags" ma:readOnly="true">
      <xsd:simpleType>
        <xsd:restriction base="dms:Text"/>
      </xsd:simpleType>
    </xsd:element>
    <xsd:element name="MediaServiceOCR" ma:index="31" nillable="true" ma:displayName="Extracted Text" ma:internalName="MediaServiceOCR" ma:readOnly="true">
      <xsd:simpleType>
        <xsd:restriction base="dms:Note">
          <xsd:maxLength value="255"/>
        </xsd:restriction>
      </xsd:simpleType>
    </xsd:element>
    <xsd:element name="MediaServiceGenerationTime" ma:index="32" nillable="true" ma:displayName="MediaServiceGenerationTime" ma:hidden="true" ma:internalName="MediaServiceGenerationTime" ma:readOnly="true">
      <xsd:simpleType>
        <xsd:restriction base="dms:Text"/>
      </xsd:simpleType>
    </xsd:element>
    <xsd:element name="MediaServiceEventHashCode" ma:index="33" nillable="true" ma:displayName="MediaServiceEventHashCode" ma:hidden="true" ma:internalName="MediaServiceEventHashCode" ma:readOnly="true">
      <xsd:simpleType>
        <xsd:restriction base="dms:Text"/>
      </xsd:simpleType>
    </xsd:element>
    <xsd:element name="MediaServiceDateTaken" ma:index="36" nillable="true" ma:displayName="MediaServiceDateTaken" ma:hidden="true" ma:internalName="MediaServiceDateTaken" ma:readOnly="true">
      <xsd:simpleType>
        <xsd:restriction base="dms:Text"/>
      </xsd:simpleType>
    </xsd:element>
    <xsd:element name="MediaServiceLocation" ma:index="37"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6268024-f90b-46d7-b6ee-b5976e7e5832" elementFormDefault="qualified">
    <xsd:import namespace="http://schemas.microsoft.com/office/2006/documentManagement/types"/>
    <xsd:import namespace="http://schemas.microsoft.com/office/infopath/2007/PartnerControls"/>
    <xsd:element name="Records_x0020_Status" ma:index="34" nillable="true" ma:displayName="Records Status" ma:default="Pending" ma:internalName="Records_x0020_Status">
      <xsd:simpleType>
        <xsd:restriction base="dms:Text"/>
      </xsd:simpleType>
    </xsd:element>
    <xsd:element name="Records_x0020_Date" ma:index="35" nillable="true" ma:displayName="Records Date" ma:hidden="true" ma:internalName="Records_x0020_Date">
      <xsd:simpleType>
        <xsd:restriction base="dms:DateTime"/>
      </xsd:simpleType>
    </xsd:element>
    <xsd:element name="SharedWithUsers" ma:index="3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39" nillable="true" ma:displayName="Shared With Details" ma:internalName="SharedWithDetails" ma:readOnly="true">
      <xsd:simpleType>
        <xsd:restriction base="dms:Note">
          <xsd:maxLength value="255"/>
        </xsd:restriction>
      </xsd:simpleType>
    </xsd:element>
    <xsd:element name="SharingHintHash" ma:index="4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5"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_Source xmlns="http://schemas.microsoft.com/sharepoint/v3/fields" xsi:nil="true"/>
    <Language xmlns="http://schemas.microsoft.com/sharepoint/v3">English</Language>
    <j747ac98061d40f0aa7bd47e1db5675d xmlns="4ffa91fb-a0ff-4ac5-b2db-65c790d184a4">
      <Terms xmlns="http://schemas.microsoft.com/office/infopath/2007/PartnerControls"/>
    </j747ac98061d40f0aa7bd47e1db5675d>
    <Records_x0020_Date xmlns="66268024-f90b-46d7-b6ee-b5976e7e5832" xsi:nil="true"/>
    <External_x0020_Contributor xmlns="4ffa91fb-a0ff-4ac5-b2db-65c790d184a4" xsi:nil="true"/>
    <TaxKeywordTaxHTField xmlns="4ffa91fb-a0ff-4ac5-b2db-65c790d184a4">
      <Terms xmlns="http://schemas.microsoft.com/office/infopath/2007/PartnerControls"/>
    </TaxKeywordTaxHTField>
    <Record xmlns="4ffa91fb-a0ff-4ac5-b2db-65c790d184a4">Shared</Record>
    <Rights xmlns="4ffa91fb-a0ff-4ac5-b2db-65c790d184a4" xsi:nil="true"/>
    <Document_x0020_Creation_x0020_Date xmlns="4ffa91fb-a0ff-4ac5-b2db-65c790d184a4">2019-11-12T16:06:30+00:00</Document_x0020_Creation_x0020_Date>
    <EPA_x0020_Office xmlns="4ffa91fb-a0ff-4ac5-b2db-65c790d184a4" xsi:nil="true"/>
    <CategoryDescription xmlns="http://schemas.microsoft.com/sharepoint.v3" xsi:nil="true"/>
    <Identifier xmlns="4ffa91fb-a0ff-4ac5-b2db-65c790d184a4" xsi:nil="true"/>
    <_Coverage xmlns="http://schemas.microsoft.com/sharepoint/v3/fields" xsi:nil="true"/>
    <Creator xmlns="4ffa91fb-a0ff-4ac5-b2db-65c790d184a4">
      <UserInfo>
        <DisplayName/>
        <AccountId xsi:nil="true"/>
        <AccountType/>
      </UserInfo>
    </Creator>
    <EPA_x0020_Related_x0020_Documents xmlns="4ffa91fb-a0ff-4ac5-b2db-65c790d184a4" xsi:nil="true"/>
    <Records_x0020_Status xmlns="66268024-f90b-46d7-b6ee-b5976e7e5832">Pending</Records_x0020_Status>
    <EPA_x0020_Contributor xmlns="4ffa91fb-a0ff-4ac5-b2db-65c790d184a4">
      <UserInfo>
        <DisplayName/>
        <AccountId xsi:nil="true"/>
        <AccountType/>
      </UserInfo>
    </EPA_x0020_Contributor>
    <TaxCatchAll xmlns="4ffa91fb-a0ff-4ac5-b2db-65c790d184a4"/>
  </documentManagement>
</p:propertie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165D9B-BF54-4EAD-876D-037E956ADE63}">
  <ds:schemaRefs>
    <ds:schemaRef ds:uri="Microsoft.SharePoint.Taxonomy.ContentTypeSync"/>
  </ds:schemaRefs>
</ds:datastoreItem>
</file>

<file path=customXml/itemProps2.xml><?xml version="1.0" encoding="utf-8"?>
<ds:datastoreItem xmlns:ds="http://schemas.openxmlformats.org/officeDocument/2006/customXml" ds:itemID="{48601682-5300-4A99-A38C-6A85EEE7422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4ffa91fb-a0ff-4ac5-b2db-65c790d184a4"/>
    <ds:schemaRef ds:uri="http://schemas.microsoft.com/sharepoint.v3"/>
    <ds:schemaRef ds:uri="http://schemas.microsoft.com/sharepoint/v3/fields"/>
    <ds:schemaRef ds:uri="fd22cec5-501f-4d5e-af33-7a429ee5ed07"/>
    <ds:schemaRef ds:uri="66268024-f90b-46d7-b6ee-b5976e7e583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593DA84F-ECDE-4325-AC8B-7FBA961AC1D0}">
  <ds:schemaRefs>
    <ds:schemaRef ds:uri="http://schemas.microsoft.com/sharepoint/v3/contenttype/forms"/>
  </ds:schemaRefs>
</ds:datastoreItem>
</file>

<file path=customXml/itemProps4.xml><?xml version="1.0" encoding="utf-8"?>
<ds:datastoreItem xmlns:ds="http://schemas.openxmlformats.org/officeDocument/2006/customXml" ds:itemID="{412B9C79-28DD-46DB-A955-E27905DF02B6}">
  <ds:schemaRefs>
    <ds:schemaRef ds:uri="http://schemas.microsoft.com/office/2006/metadata/properties"/>
    <ds:schemaRef ds:uri="http://schemas.microsoft.com/office/infopath/2007/PartnerControls"/>
    <ds:schemaRef ds:uri="http://schemas.microsoft.com/sharepoint/v3/fields"/>
    <ds:schemaRef ds:uri="http://schemas.microsoft.com/sharepoint/v3"/>
    <ds:schemaRef ds:uri="4ffa91fb-a0ff-4ac5-b2db-65c790d184a4"/>
    <ds:schemaRef ds:uri="66268024-f90b-46d7-b6ee-b5976e7e5832"/>
    <ds:schemaRef ds:uri="http://schemas.microsoft.com/sharepoint.v3"/>
  </ds:schemaRefs>
</ds:datastoreItem>
</file>

<file path=customXml/itemProps5.xml><?xml version="1.0" encoding="utf-8"?>
<ds:datastoreItem xmlns:ds="http://schemas.openxmlformats.org/officeDocument/2006/customXml" ds:itemID="{7E0CC277-58AB-411F-B5D7-4FCDF9A64B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6</Pages>
  <Words>11396</Words>
  <Characters>64963</Characters>
  <Application>Microsoft Office Word</Application>
  <DocSecurity>0</DocSecurity>
  <Lines>541</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2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mbro, Emma</dc:creator>
  <cp:keywords/>
  <dc:description/>
  <cp:lastModifiedBy>Alapaty, Kiran</cp:lastModifiedBy>
  <cp:revision>2</cp:revision>
  <dcterms:created xsi:type="dcterms:W3CDTF">2020-09-28T16:04:00Z</dcterms:created>
  <dcterms:modified xsi:type="dcterms:W3CDTF">2020-09-28T1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EDCD94F89B43D4AA1B562D87412273E</vt:lpwstr>
  </property>
</Properties>
</file>